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7C5E66"/>
    <w:p w14:paraId="411759B7" w14:textId="77777777"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r w:rsidRPr="00634C42">
        <w:rPr>
          <w:rFonts w:asciiTheme="majorBidi" w:hAnsiTheme="majorBidi"/>
          <w:b/>
          <w:bCs/>
        </w:rPr>
        <w:t>Kedar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Lilach Hadany</w:t>
      </w:r>
      <w:r w:rsidRPr="00297A49">
        <w:rPr>
          <w:rFonts w:asciiTheme="majorBidi" w:hAnsiTheme="majorBidi"/>
          <w:b/>
          <w:bCs/>
          <w:vertAlign w:val="superscript"/>
        </w:rPr>
        <w:t>1</w:t>
      </w:r>
    </w:p>
    <w:p w14:paraId="33535D03" w14:textId="77777777" w:rsidR="007C5E66" w:rsidRPr="0025589C" w:rsidRDefault="007C5E66" w:rsidP="007C5E66"/>
    <w:p w14:paraId="20240EE3" w14:textId="73E071BA" w:rsidR="007C5E66" w:rsidRPr="00C34C28" w:rsidRDefault="007C5E66" w:rsidP="007C5E66">
      <w:pPr>
        <w:rPr>
          <w:sz w:val="20"/>
          <w:szCs w:val="20"/>
        </w:rPr>
      </w:pPr>
      <w:r w:rsidRPr="00C34C28">
        <w:rPr>
          <w:sz w:val="20"/>
          <w:szCs w:val="20"/>
          <w:vertAlign w:val="superscript"/>
        </w:rPr>
        <w:t>1</w:t>
      </w:r>
      <w:r w:rsidRPr="00C34C28">
        <w:rPr>
          <w:sz w:val="20"/>
          <w:szCs w:val="20"/>
        </w:rPr>
        <w:t xml:space="preserve"> </w:t>
      </w:r>
      <w:r w:rsidR="0089083C" w:rsidRPr="0089083C">
        <w:rPr>
          <w:sz w:val="20"/>
          <w:szCs w:val="20"/>
        </w:rPr>
        <w:t>School of Plant Sciences and Food Security</w:t>
      </w:r>
      <w:r w:rsidRPr="00C34C28">
        <w:rPr>
          <w:sz w:val="20"/>
          <w:szCs w:val="20"/>
        </w:rPr>
        <w:t>, Tel Aviv University, Tel Aviv, Israel</w:t>
      </w:r>
    </w:p>
    <w:p w14:paraId="225BE94B" w14:textId="77777777"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043402C0" w:rsidR="007C5E66" w:rsidRPr="00C34C28" w:rsidRDefault="007C5E66" w:rsidP="007C5E66">
      <w:pPr>
        <w:rPr>
          <w:sz w:val="20"/>
          <w:szCs w:val="20"/>
        </w:rPr>
      </w:pPr>
      <w:r w:rsidRPr="00C34C28">
        <w:rPr>
          <w:sz w:val="20"/>
          <w:szCs w:val="20"/>
          <w:vertAlign w:val="superscript"/>
        </w:rPr>
        <w:t>3</w:t>
      </w:r>
      <w:r w:rsidRPr="00C34C28">
        <w:rPr>
          <w:sz w:val="20"/>
          <w:szCs w:val="20"/>
        </w:rPr>
        <w:t xml:space="preserve"> </w:t>
      </w:r>
      <w:r w:rsidR="0089083C" w:rsidRPr="0089083C">
        <w:rPr>
          <w:sz w:val="20"/>
          <w:szCs w:val="20"/>
        </w:rPr>
        <w:t>School of Molecular Cell Biology &amp; Biotechnology</w:t>
      </w:r>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5F167922" w14:textId="77777777"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14:paraId="7C31FDF7" w14:textId="77777777"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7C5E66"/>
    <w:p w14:paraId="16DEFE43" w14:textId="77777777"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7C5E66"/>
    <w:p w14:paraId="6B4358A8" w14:textId="77777777" w:rsidR="007C5E66" w:rsidRDefault="007C5E66" w:rsidP="007C5E66">
      <w:r w:rsidRPr="00A10657">
        <w:rPr>
          <w:b/>
          <w:bCs/>
        </w:rPr>
        <w:t>Keywords</w:t>
      </w:r>
      <w:r>
        <w:t>: population dynamics, microbial growth, competition model, experimental evolution</w:t>
      </w:r>
    </w:p>
    <w:p w14:paraId="11AD0D56" w14:textId="77777777" w:rsidR="007C5E66" w:rsidRPr="00497E39" w:rsidRDefault="007C5E66" w:rsidP="007C5E66">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528C25F1" w:rsidR="007C5E66" w:rsidRPr="0025589C" w:rsidRDefault="008C00A9" w:rsidP="007C5E66">
      <w:r>
        <w:t>Determining the fitness of specific microbial genotypes has extensive application in microbial genetics, evolution</w:t>
      </w:r>
      <w:r w:rsidR="00737B42">
        <w:t>,</w:t>
      </w:r>
      <w:r>
        <w:t xml:space="preserve"> and biotechnology. While estimates from growth curves are simple and allow high</w:t>
      </w:r>
      <w:r w:rsidR="00737B42">
        <w:t>-</w:t>
      </w:r>
      <w:r>
        <w:t xml:space="preserve">throughput, they are inaccurate and don't account for interactions between costs and benefits accruing over different parts of a growth cycle. For this reason, </w:t>
      </w:r>
      <w:r w:rsidR="00737B42">
        <w:t>pairwise</w:t>
      </w:r>
      <w:r>
        <w:t xml:space="preserve"> competition experiments are the current </w:t>
      </w:r>
      <w:r w:rsidR="00737B42">
        <w:t>“</w:t>
      </w:r>
      <w:r>
        <w:t>gold standard</w:t>
      </w:r>
      <w:r w:rsidR="00737B42">
        <w:t>”</w:t>
      </w:r>
      <w:r>
        <w:t xml:space="preserve"> for accurate estimation of fitness. </w:t>
      </w:r>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0"/>
      <w:r>
        <w:t>Finally</w:t>
      </w:r>
      <w:commentRangeEnd w:id="0"/>
      <w:r>
        <w:rPr>
          <w:rStyle w:val="CommentReference"/>
        </w:rPr>
        <w:commentReference w:id="0"/>
      </w:r>
      <w:r>
        <w:t>, competition experiments typically consider only the end-points of a period of competition so that</w:t>
      </w:r>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r w:rsidRPr="0025589C">
        <w:rPr>
          <w:i/>
          <w:iCs/>
        </w:rPr>
        <w:t>E</w:t>
      </w:r>
      <w:r>
        <w:rPr>
          <w:i/>
          <w:iCs/>
        </w:rPr>
        <w:t>scherichia</w:t>
      </w:r>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Furthermore, by integrating several growth phases, it provides an interpretation </w:t>
      </w:r>
      <w:r w:rsidR="007C5E66">
        <w:t>of</w:t>
      </w:r>
      <w:r w:rsidR="007C5E66" w:rsidRPr="0025589C">
        <w:t xml:space="preserve"> </w:t>
      </w:r>
      <w:commentRangeStart w:id="1"/>
      <w:r>
        <w:t xml:space="preserve">the demographic basis of </w:t>
      </w:r>
      <w:commentRangeEnd w:id="1"/>
      <w:r>
        <w:rPr>
          <w:rStyle w:val="CommentReference"/>
        </w:rPr>
        <w:commentReference w:id="1"/>
      </w:r>
      <w:r w:rsidR="007C5E66" w:rsidRPr="0025589C">
        <w:t>microbial fitness.</w:t>
      </w:r>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2" w:name="_Ref453682586"/>
    </w:p>
    <w:bookmarkEnd w:id="2"/>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482C82B6"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w:t>
      </w:r>
      <w:r w:rsidR="00153581">
        <w:t xml:space="preserve"> </w:t>
      </w:r>
      <w:r w:rsidR="00C84171">
        <w:t>Moreover, many markers incur costs that can affect the outcome of competition</w:t>
      </w:r>
      <w:r w:rsidR="00737B42">
        <w:t>s</w:t>
      </w:r>
      <w:r w:rsidR="00C84171">
        <w:t xml:space="preserve"> </w:t>
      </w:r>
      <w:r w:rsidR="00C84171">
        <w:fldChar w:fldCharType="begin" w:fldLock="1"/>
      </w:r>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r w:rsidR="00C84171">
        <w:fldChar w:fldCharType="end"/>
      </w:r>
      <w:r w:rsidR="00C84171">
        <w:t>.</w:t>
      </w:r>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w:t>
      </w:r>
      <w:r>
        <w:lastRenderedPageBreak/>
        <w:t xml:space="preserve">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5986E9B" w:rsidR="007C5E66" w:rsidRPr="00FB2C01" w:rsidRDefault="00737B42" w:rsidP="007C5E66">
      <w:pPr>
        <w:spacing w:after="200"/>
        <w:jc w:val="center"/>
        <w:rPr>
          <w:b/>
          <w:bCs/>
          <w:sz w:val="22"/>
          <w:szCs w:val="22"/>
        </w:rPr>
      </w:pPr>
      <w:r>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11">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p>
    <w:p w14:paraId="7A7E1DD9" w14:textId="7777777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r w:rsidRPr="00876E70">
        <w:rPr>
          <w:b w:val="0"/>
          <w:bCs w:val="0"/>
          <w:i/>
          <w:iCs/>
          <w:color w:val="auto"/>
          <w:sz w:val="22"/>
          <w:szCs w:val="22"/>
        </w:rPr>
        <w:t>t</w:t>
      </w:r>
      <w:r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77777777" w:rsidR="007C5E66" w:rsidRPr="0087553C" w:rsidRDefault="007C5E66" w:rsidP="007C5E66">
      <w:pPr>
        <w:pStyle w:val="Caption"/>
        <w:spacing w:line="360" w:lineRule="auto"/>
        <w:rPr>
          <w:rFonts w:eastAsiaTheme="majorEastAsia"/>
          <w:sz w:val="22"/>
          <w:szCs w:val="22"/>
        </w:rPr>
      </w:pPr>
      <w:bookmarkStart w:id="3"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3"/>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51EAB463"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000176DF">
        <w:t>, and a different pair was used in experiment C</w:t>
      </w:r>
      <w:r w:rsidRPr="0025589C">
        <w:t xml:space="preserve">. </w:t>
      </w:r>
      <w:r w:rsidR="000176DF">
        <w:t>E</w:t>
      </w:r>
      <w:r>
        <w:t>xperiment A</w:t>
      </w:r>
      <w:r w:rsidR="000176DF">
        <w:t xml:space="preserve"> started </w:t>
      </w:r>
      <w:r>
        <w:t>by diluting s</w:t>
      </w:r>
      <w:r w:rsidRPr="00F3419E">
        <w:t xml:space="preserve">tationary phase bacteria </w:t>
      </w:r>
      <w:r w:rsidR="000176DF">
        <w:t xml:space="preserve">from strains 1 and 2 </w:t>
      </w:r>
      <w:r w:rsidRPr="00F3419E">
        <w:t>into fresh media, yielding culture</w:t>
      </w:r>
      <w:r>
        <w:t>s</w:t>
      </w:r>
      <w:r w:rsidRPr="00F3419E">
        <w:t xml:space="preserve"> in which lag phase </w:t>
      </w:r>
      <w:r>
        <w:t>was observably longer for strain</w:t>
      </w:r>
      <w:r w:rsidR="004D48D3">
        <w:t xml:space="preserve"> 2</w:t>
      </w:r>
      <w:r>
        <w:t xml:space="preserve">. </w:t>
      </w:r>
      <w:r w:rsidRPr="00F3419E">
        <w:t>In experiment B, strains</w:t>
      </w:r>
      <w:r w:rsidR="00880E6B">
        <w:t xml:space="preserve"> </w:t>
      </w:r>
      <w:r w:rsidR="000176DF">
        <w:t>1 and 2</w:t>
      </w:r>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r w:rsidR="000176DF">
        <w:t>, denoted 3 and 4</w:t>
      </w:r>
      <w:r w:rsidRPr="000006D8">
        <w:t xml:space="preserve">. </w:t>
      </w:r>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rsidRPr="00944BEF">
        <w:rPr>
          <w:b/>
          <w:bCs/>
        </w:rPr>
        <w:t>Figure</w:t>
      </w:r>
      <w:r w:rsidR="00E92FEB">
        <w:rPr>
          <w:b/>
          <w:bCs/>
        </w:rPr>
        <w:t>s</w:t>
      </w:r>
      <w:r w:rsidRPr="00944BEF">
        <w:rPr>
          <w:b/>
          <w:bCs/>
        </w:rPr>
        <w:t xml:space="preserve"> 3</w:t>
      </w:r>
      <w:r w:rsidR="00E92FEB">
        <w:rPr>
          <w:b/>
          <w:bCs/>
        </w:rPr>
        <w:t>-4</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0F848509" w:rsidR="007C5E66" w:rsidRPr="004E2D88" w:rsidRDefault="007C5E66" w:rsidP="007C5E66">
      <w:r w:rsidRPr="00634C42">
        <w:rPr>
          <w:b/>
          <w:bCs/>
          <w:i/>
          <w:iCs/>
        </w:rPr>
        <w:t>LacI</w:t>
      </w:r>
      <w:r>
        <w:rPr>
          <w:b/>
          <w:bCs/>
        </w:rPr>
        <w:t xml:space="preserve"> experiments: </w:t>
      </w:r>
      <w:r w:rsidR="00E92FEB" w:rsidRPr="00E5156E">
        <w:t>Eight</w:t>
      </w:r>
      <w:r w:rsidR="00E92FEB">
        <w:rPr>
          <w:b/>
          <w:bCs/>
        </w:rPr>
        <w:t xml:space="preserve"> </w:t>
      </w:r>
      <w:r>
        <w:rPr>
          <w:i/>
          <w:iCs/>
        </w:rPr>
        <w:t>E. coli</w:t>
      </w:r>
      <w:r>
        <w:t xml:space="preserve"> strains were </w:t>
      </w:r>
      <w:r w:rsidR="000E36A2">
        <w:t xml:space="preserve">isolated from populations that </w:t>
      </w:r>
      <w:r w:rsidR="00E92FEB">
        <w:t xml:space="preserve">previously </w:t>
      </w:r>
      <w:r w:rsidR="000E36A2">
        <w:t>evolved in lactose containing environments</w:t>
      </w:r>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r w:rsidR="00E92FEB">
        <w:t xml:space="preserve">. These strains </w:t>
      </w:r>
      <w:r>
        <w:t xml:space="preserve">maintained the ancestral allele (rather than having fixed a loss-of-function mutation) at the </w:t>
      </w:r>
      <w:r>
        <w:rPr>
          <w:i/>
          <w:iCs/>
        </w:rPr>
        <w:t>lacI</w:t>
      </w:r>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r>
        <w:rPr>
          <w:i/>
          <w:iCs/>
        </w:rPr>
        <w:t>lacI</w:t>
      </w:r>
      <w:r>
        <w:t xml:space="preserve"> gene. For each pair of </w:t>
      </w:r>
      <w:r>
        <w:rPr>
          <w:i/>
          <w:iCs/>
        </w:rPr>
        <w:t>lacI</w:t>
      </w:r>
      <w:r>
        <w:t>+</w:t>
      </w:r>
      <w:r>
        <w:rPr>
          <w:vertAlign w:val="subscript"/>
        </w:rPr>
        <w:t xml:space="preserve"> </w:t>
      </w:r>
      <w:r>
        <w:t xml:space="preserve">and </w:t>
      </w:r>
      <w:r>
        <w:rPr>
          <w:i/>
          <w:iCs/>
        </w:rPr>
        <w:t>lacI</w:t>
      </w:r>
      <w:r>
        <w:t>- strains, growth curves were measured in a mono-culture, and in competition experiments conducted in mixed culture</w:t>
      </w:r>
      <w:r w:rsidR="00E92FEB">
        <w:t xml:space="preserve"> (</w:t>
      </w:r>
      <w:r w:rsidR="00E92FEB">
        <w:rPr>
          <w:b/>
          <w:bCs/>
        </w:rPr>
        <w:t>Figure 6</w:t>
      </w:r>
      <w:r w:rsidR="00E92FEB">
        <w:t>)</w:t>
      </w:r>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Baranyi-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eqs.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880E6B"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The Baranyi-Roberts differential equation (eq. 1) has a closed form solutio</w:t>
      </w:r>
      <w:r>
        <w:t>n</w:t>
      </w:r>
      <w:r w:rsidRPr="0025589C">
        <w:t>:</w:t>
      </w:r>
    </w:p>
    <w:p w14:paraId="186191A2" w14:textId="69F0653C"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38C687E8"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m</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m:t>
                        </m:r>
                        <m:r>
                          <w:rPr>
                            <w:rFonts w:ascii="Cambria Math" w:hAnsi="Cambria Math"/>
                          </w:rPr>
                          <m:t>⋅</m:t>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eq</w:t>
      </w:r>
      <w:r>
        <w:t>s</w:t>
      </w:r>
      <w:r w:rsidRPr="0025589C">
        <w:t xml:space="preserve">. 2 from eq. 1, see </w:t>
      </w:r>
      <w:r w:rsidRPr="00876E70">
        <w:rPr>
          <w:b/>
          <w:bCs/>
        </w:rPr>
        <w:t xml:space="preserve">Appendix </w:t>
      </w:r>
      <w:r>
        <w:rPr>
          <w:b/>
          <w:bCs/>
        </w:rPr>
        <w:t>A</w:t>
      </w:r>
      <w:r w:rsidRPr="0025589C">
        <w:t>.</w:t>
      </w:r>
      <w:r>
        <w:t xml:space="preserve"> We used this growth model (</w:t>
      </w:r>
      <w:r w:rsidRPr="0025589C">
        <w:t>eq</w:t>
      </w:r>
      <w:r>
        <w:t>s</w:t>
      </w:r>
      <w:r w:rsidRPr="0025589C">
        <w:t>. 2</w:t>
      </w:r>
      <w:r>
        <w:t>) to estimate growth parameters, which we then used in a competition model (</w:t>
      </w:r>
      <w:r w:rsidRPr="0025589C">
        <w:t>eq</w:t>
      </w:r>
      <w:r>
        <w:t>s</w:t>
      </w:r>
      <w:r w:rsidRPr="0025589C">
        <w:t xml:space="preserve">. </w:t>
      </w:r>
      <w:r>
        <w:t>3 below) to infer relative growth in a mixed culture.</w:t>
      </w:r>
      <w:r w:rsidR="005744E1">
        <w:t xml:space="preserve"> Note that alternative models </w:t>
      </w:r>
      <w:r w:rsidR="00E92FEB">
        <w:t>could</w:t>
      </w:r>
      <w:r w:rsidR="005744E1">
        <w:t xml:space="preserve"> be used with our approach, for example when analyzing bi-phasic growth curves</w:t>
      </w:r>
      <w:r w:rsidR="00662866">
        <w:t xml:space="preserve"> </w:t>
      </w:r>
      <w:r w:rsidR="00662866">
        <w:fldChar w:fldCharType="begin" w:fldLock="1"/>
      </w:r>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r w:rsidR="00662866">
        <w:fldChar w:fldCharType="end"/>
      </w:r>
      <w:r w:rsidR="005744E1">
        <w:t xml:space="preserve">. </w:t>
      </w:r>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r w:rsidR="00E92FEB">
        <w:t xml:space="preserve">growth </w:t>
      </w:r>
      <w:r w:rsidRPr="0025589C">
        <w:t>model (eq</w:t>
      </w:r>
      <w:r>
        <w:t>s</w:t>
      </w:r>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w:t>
      </w:r>
      <w:r w:rsidRPr="0025589C">
        <w:lastRenderedPageBreak/>
        <w:t>double), and the lag duration</w:t>
      </w:r>
      <w:r w:rsidR="00E92FEB">
        <w:t xml:space="preserve"> (time required to adjust to new environment)</w:t>
      </w:r>
      <w:r w:rsidRPr="0025589C">
        <w:t xml:space="preserve">; see </w:t>
      </w:r>
      <w:r w:rsidRPr="00BF5556">
        <w:rPr>
          <w:b/>
          <w:bCs/>
        </w:rPr>
        <w:t>Table 1</w:t>
      </w:r>
      <w:r w:rsidR="00E92FEB">
        <w:rPr>
          <w:b/>
          <w:bCs/>
        </w:rPr>
        <w:t xml:space="preserve"> </w:t>
      </w:r>
      <w:r w:rsidR="00E92FEB" w:rsidRPr="00E5156E">
        <w:t>and</w:t>
      </w:r>
      <w:r w:rsidR="00E92FEB">
        <w:rPr>
          <w:b/>
          <w:bCs/>
        </w:rPr>
        <w:t xml:space="preserve"> </w:t>
      </w:r>
      <w:r w:rsidR="00E92FEB">
        <w:rPr>
          <w:b/>
          <w:bCs/>
        </w:rPr>
        <w:t>Materials and Methods</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4"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33589C9C" w:rsidR="007C5E66" w:rsidRPr="00BF5556" w:rsidRDefault="005744E1" w:rsidP="007C5E66">
      <w:pPr>
        <w:pStyle w:val="Caption"/>
        <w:keepNext/>
        <w:spacing w:line="360" w:lineRule="auto"/>
        <w:jc w:val="center"/>
        <w:rPr>
          <w:sz w:val="24"/>
          <w:szCs w:val="24"/>
        </w:rPr>
      </w:pPr>
      <w:bookmarkStart w:id="5" w:name="_Ref453680217"/>
      <w:bookmarkEnd w:id="4"/>
      <w:r>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p>
    <w:p w14:paraId="2366E05F" w14:textId="4CCD6F58"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eq</w:t>
      </w:r>
      <w:r>
        <w:rPr>
          <w:b w:val="0"/>
          <w:bCs w:val="0"/>
          <w:color w:val="000000" w:themeColor="text1"/>
          <w:sz w:val="22"/>
          <w:szCs w:val="22"/>
        </w:rPr>
        <w:t>s</w:t>
      </w:r>
      <w:r w:rsidRPr="0087553C">
        <w:rPr>
          <w:b w:val="0"/>
          <w:bCs w:val="0"/>
          <w:color w:val="000000" w:themeColor="text1"/>
          <w:sz w:val="22"/>
          <w:szCs w:val="22"/>
        </w:rPr>
        <w:t xml:space="preserve">. 2). </w:t>
      </w:r>
      <w:r w:rsidR="00E92FEB">
        <w:rPr>
          <w:b w:val="0"/>
          <w:bCs w:val="0"/>
          <w:color w:val="000000" w:themeColor="text1"/>
          <w:sz w:val="22"/>
          <w:szCs w:val="22"/>
        </w:rPr>
        <w:t>In p</w:t>
      </w:r>
      <w:r w:rsidR="00E92FEB" w:rsidRPr="0087553C">
        <w:rPr>
          <w:b w:val="0"/>
          <w:bCs w:val="0"/>
          <w:color w:val="000000" w:themeColor="text1"/>
          <w:sz w:val="22"/>
          <w:szCs w:val="22"/>
        </w:rPr>
        <w:t xml:space="preserve">anel </w:t>
      </w:r>
      <w:r w:rsidRPr="0087553C">
        <w:rPr>
          <w:b w:val="0"/>
          <w:bCs w:val="0"/>
          <w:color w:val="000000" w:themeColor="text1"/>
          <w:sz w:val="22"/>
          <w:szCs w:val="22"/>
        </w:rPr>
        <w:t>labels letters denote the experiment (A, B, and C) and numbers denote the strain (</w:t>
      </w:r>
      <w:r w:rsidR="005744E1">
        <w:rPr>
          <w:b w:val="0"/>
          <w:bCs w:val="0"/>
          <w:color w:val="000000" w:themeColor="text1"/>
          <w:sz w:val="22"/>
          <w:szCs w:val="22"/>
        </w:rPr>
        <w:t xml:space="preserve">1-4; </w:t>
      </w:r>
      <w:r w:rsidR="00B24D46">
        <w:rPr>
          <w:b w:val="0"/>
          <w:bCs w:val="0"/>
          <w:color w:val="000000" w:themeColor="text1"/>
          <w:sz w:val="22"/>
          <w:szCs w:val="22"/>
        </w:rPr>
        <w:t xml:space="preserve">red </w:t>
      </w:r>
      <w:r w:rsidR="00B219AA">
        <w:rPr>
          <w:b w:val="0"/>
          <w:bCs w:val="0"/>
          <w:color w:val="000000" w:themeColor="text1"/>
          <w:sz w:val="22"/>
          <w:szCs w:val="22"/>
        </w:rPr>
        <w:t xml:space="preserve">strains on top row, </w:t>
      </w:r>
      <w:r w:rsidR="00B24D46">
        <w:rPr>
          <w:b w:val="0"/>
          <w:bCs w:val="0"/>
          <w:color w:val="000000" w:themeColor="text1"/>
          <w:sz w:val="22"/>
          <w:szCs w:val="22"/>
        </w:rPr>
        <w:t xml:space="preserve">green </w:t>
      </w:r>
      <w:r w:rsidR="00B219AA">
        <w:rPr>
          <w:b w:val="0"/>
          <w:bCs w:val="0"/>
          <w:color w:val="000000" w:themeColor="text1"/>
          <w:sz w:val="22"/>
          <w:szCs w:val="22"/>
        </w:rPr>
        <w:t>strains on bottom row</w:t>
      </w:r>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6"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5"/>
      <w:bookmarkEnd w:id="6"/>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64AD98C5" w:rsidR="007C5E66" w:rsidRPr="0025589C" w:rsidRDefault="007C5E66" w:rsidP="007C5E66">
      <w:r w:rsidRPr="00BF6B81">
        <w:rPr>
          <w:b/>
          <w:bCs/>
        </w:rPr>
        <w:t>Competition model</w:t>
      </w:r>
      <w:r>
        <w:rPr>
          <w:b/>
          <w:bCs/>
        </w:rPr>
        <w:t xml:space="preserve">. </w:t>
      </w:r>
      <w:r w:rsidRPr="0025589C">
        <w:t>To model growth in a mixed culture, we assume that interactions between strains are solely due to resource competition</w:t>
      </w:r>
      <w:r w:rsidR="00662866">
        <w:t xml:space="preserve"> (excluding, for example, </w:t>
      </w:r>
      <w:r w:rsidR="00746829">
        <w:t>production of</w:t>
      </w:r>
      <w:r w:rsidR="00662866">
        <w:t xml:space="preserve"> toxin</w:t>
      </w:r>
      <w:r w:rsidR="00746829">
        <w:t>s</w:t>
      </w:r>
      <w:r w:rsidR="00662866">
        <w:t xml:space="preserve"> </w:t>
      </w:r>
      <w:r w:rsidR="00662866">
        <w:fldChar w:fldCharType="begin" w:fldLock="1"/>
      </w:r>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r w:rsidR="00662866">
        <w:fldChar w:fldCharType="end"/>
      </w:r>
      <w:r w:rsidR="00746829">
        <w:t xml:space="preserve"> or </w:t>
      </w:r>
      <w:r w:rsidR="00662866">
        <w:t>pub</w:t>
      </w:r>
      <w:r w:rsidR="00746829">
        <w:t xml:space="preserve">lic goods </w:t>
      </w:r>
      <w:r w:rsidR="00746829">
        <w:fldChar w:fldCharType="begin" w:fldLock="1"/>
      </w:r>
      <w:r w:rsidR="00746829">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00746829">
        <w:fldChar w:fldCharType="separate"/>
      </w:r>
      <w:r w:rsidR="00746829" w:rsidRPr="00746829">
        <w:rPr>
          <w:noProof/>
        </w:rPr>
        <w:t>(19)</w:t>
      </w:r>
      <w:r w:rsidR="00746829">
        <w:fldChar w:fldCharType="end"/>
      </w:r>
      <w:r w:rsidR="00746829">
        <w:t>)</w:t>
      </w:r>
      <w:r w:rsidR="00662866">
        <w:t xml:space="preserve"> </w:t>
      </w:r>
      <w:r w:rsidRPr="0025589C">
        <w:t>.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Lotka-Volterra competition model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19)"},"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eq</w:t>
      </w:r>
      <w:r>
        <w:t>s</w:t>
      </w:r>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lastRenderedPageBreak/>
        <w:t>Model fitting.</w:t>
      </w:r>
      <w:r>
        <w:rPr>
          <w:b/>
          <w:bCs/>
        </w:rPr>
        <w:t xml:space="preserve"> </w:t>
      </w:r>
      <w:r w:rsidRPr="0025589C">
        <w:t>The competition model (eq</w:t>
      </w:r>
      <w:r>
        <w:t>s</w:t>
      </w:r>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eq</w:t>
      </w:r>
      <w:r>
        <w:t>s</w:t>
      </w:r>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r>
        <w:rPr>
          <w:i/>
          <w:iCs/>
        </w:rPr>
        <w:t>lacI</w:t>
      </w:r>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4"/>
                    <a:stretch>
                      <a:fillRect/>
                    </a:stretch>
                  </pic:blipFill>
                  <pic:spPr>
                    <a:xfrm>
                      <a:off x="0" y="0"/>
                      <a:ext cx="6188710" cy="1375410"/>
                    </a:xfrm>
                    <a:prstGeom prst="rect">
                      <a:avLst/>
                    </a:prstGeom>
                  </pic:spPr>
                </pic:pic>
              </a:graphicData>
            </a:graphic>
          </wp:inline>
        </w:drawing>
      </w:r>
    </w:p>
    <w:p w14:paraId="759D42D2" w14:textId="7A859D0B" w:rsidR="007C5E66" w:rsidRDefault="007C5E66" w:rsidP="007C5E66">
      <w:pPr>
        <w:pStyle w:val="Caption"/>
        <w:spacing w:line="360" w:lineRule="auto"/>
        <w:rPr>
          <w:b w:val="0"/>
          <w:bCs w:val="0"/>
          <w:color w:val="auto"/>
          <w:sz w:val="22"/>
          <w:szCs w:val="22"/>
        </w:rPr>
      </w:pPr>
      <w:bookmarkStart w:id="7"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7"/>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r w:rsidR="00505F44">
        <w:rPr>
          <w:b w:val="0"/>
          <w:bCs w:val="0"/>
          <w:color w:val="auto"/>
          <w:sz w:val="22"/>
          <w:szCs w:val="22"/>
        </w:rPr>
        <w:t xml:space="preserve">symbols </w:t>
      </w:r>
      <w:r>
        <w:rPr>
          <w:b w:val="0"/>
          <w:bCs w:val="0"/>
          <w:color w:val="auto"/>
          <w:sz w:val="22"/>
          <w:szCs w:val="22"/>
        </w:rPr>
        <w:t xml:space="preserve">show </w:t>
      </w:r>
      <w:r w:rsidR="009B66A3">
        <w:rPr>
          <w:b w:val="0"/>
          <w:bCs w:val="0"/>
          <w:color w:val="auto"/>
          <w:sz w:val="22"/>
          <w:szCs w:val="22"/>
        </w:rPr>
        <w:t xml:space="preserve">measured </w:t>
      </w:r>
      <w:r>
        <w:rPr>
          <w:b w:val="0"/>
          <w:bCs w:val="0"/>
          <w:color w:val="auto"/>
          <w:sz w:val="22"/>
          <w:szCs w:val="22"/>
        </w:rPr>
        <w:t>total densit</w:t>
      </w:r>
      <w:r w:rsidR="009B66A3">
        <w:rPr>
          <w:b w:val="0"/>
          <w:bCs w:val="0"/>
          <w:color w:val="auto"/>
          <w:sz w:val="22"/>
          <w:szCs w:val="22"/>
        </w:rPr>
        <w:t>ies</w:t>
      </w:r>
      <w:r>
        <w:rPr>
          <w:b w:val="0"/>
          <w:bCs w:val="0"/>
          <w:color w:val="auto"/>
          <w:sz w:val="22"/>
          <w:szCs w:val="22"/>
        </w:rPr>
        <w:t xml:space="preserve">) and best-fit competition models (solid blue lines; </w:t>
      </w:r>
      <w:r w:rsidRPr="00B07CF2">
        <w:rPr>
          <w:b w:val="0"/>
          <w:bCs w:val="0"/>
          <w:color w:val="auto"/>
          <w:sz w:val="22"/>
          <w:szCs w:val="22"/>
        </w:rPr>
        <w:t>eq</w:t>
      </w:r>
      <w:r>
        <w:rPr>
          <w:b w:val="0"/>
          <w:bCs w:val="0"/>
          <w:color w:val="auto"/>
          <w:sz w:val="22"/>
          <w:szCs w:val="22"/>
        </w:rPr>
        <w:t>s</w:t>
      </w:r>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1</m:t>
            </m:r>
          </m:sub>
        </m:sSub>
        <m:r>
          <w:rPr>
            <w:rFonts w:ascii="Cambria Math" w:hAnsi="Cambria Math"/>
            <w:color w:val="auto"/>
            <w:sz w:val="22"/>
            <w:szCs w:val="22"/>
          </w:rPr>
          <m:t>(t)+</m:t>
        </m:r>
        <m:sSub>
          <m:sSubPr>
            <m:ctrlPr>
              <w:rPr>
                <w:rFonts w:ascii="Cambria Math" w:hAnsi="Cambria Math"/>
                <w:b w:val="0"/>
                <w:bCs w:val="0"/>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2</m:t>
            </m:r>
          </m:sub>
        </m:sSub>
        <m:r>
          <w:rPr>
            <w:rFonts w:ascii="Cambria Math" w:hAnsi="Cambria Math"/>
            <w:color w:val="auto"/>
            <w:sz w:val="22"/>
            <w:szCs w:val="22"/>
          </w:rPr>
          <m:t>(t)=</m:t>
        </m:r>
        <m:sSub>
          <m:sSubPr>
            <m:ctrlPr>
              <w:rPr>
                <w:rFonts w:ascii="Cambria Math" w:hAnsi="Cambria Math"/>
                <w:b w:val="0"/>
                <w:bCs w:val="0"/>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w:rPr>
                    <w:rFonts w:ascii="Cambria Math" w:hAnsi="Cambria Math"/>
                    <w:color w:val="auto"/>
                    <w:sz w:val="22"/>
                    <w:szCs w:val="22"/>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1</m:t>
                    </m:r>
                  </m:sub>
                </m:sSub>
                <m:r>
                  <w:rPr>
                    <w:rFonts w:ascii="Cambria Math" w:hAnsi="Cambria Math"/>
                    <w:color w:val="auto"/>
                    <w:sz w:val="22"/>
                    <w:szCs w:val="22"/>
                  </w:rPr>
                  <m:t>t</m:t>
                </m:r>
              </m:sup>
            </m:sSup>
            <m:r>
              <w:rPr>
                <w:rFonts w:ascii="Cambria Math" w:hAnsi="Cambria Math"/>
                <w:color w:val="auto"/>
                <w:sz w:val="22"/>
                <w:szCs w:val="22"/>
              </w:rPr>
              <m:t>+</m:t>
            </m:r>
            <m:sSup>
              <m:sSupPr>
                <m:ctrlPr>
                  <w:rPr>
                    <w:rFonts w:ascii="Cambria Math" w:hAnsi="Cambria Math"/>
                    <w:b w:val="0"/>
                    <w:bCs w:val="0"/>
                    <w:i/>
                    <w:color w:val="auto"/>
                    <w:sz w:val="22"/>
                    <w:szCs w:val="22"/>
                  </w:rPr>
                </m:ctrlPr>
              </m:sSupPr>
              <m:e>
                <m:r>
                  <w:rPr>
                    <w:rFonts w:ascii="Cambria Math" w:hAnsi="Cambria Math"/>
                    <w:color w:val="auto"/>
                    <w:sz w:val="22"/>
                    <w:szCs w:val="22"/>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2</m:t>
                    </m:r>
                  </m:sub>
                </m:sSub>
                <m:r>
                  <w:rPr>
                    <w:rFonts w:ascii="Cambria Math" w:hAnsi="Cambria Math"/>
                    <w:color w:val="auto"/>
                    <w:sz w:val="22"/>
                    <w:szCs w:val="22"/>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eq</w:t>
      </w:r>
      <w:r>
        <w:t>s</w:t>
      </w:r>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3E52C1C6"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and </w:t>
      </w:r>
      <w:r w:rsidRPr="0025589C">
        <w:t xml:space="preserve">model predictions </w:t>
      </w:r>
      <w:r>
        <w:t xml:space="preserve">are shown in </w:t>
      </w:r>
      <w:r>
        <w:rPr>
          <w:b/>
          <w:bCs/>
        </w:rPr>
        <w:t>Figure 5</w:t>
      </w:r>
      <w:r w:rsidRPr="005C5B17">
        <w:t>,</w:t>
      </w:r>
      <w:r>
        <w:t xml:space="preserve"> </w:t>
      </w:r>
      <w:r w:rsidRPr="0025589C">
        <w:t>to</w:t>
      </w:r>
      <w:r>
        <w:t>gether with the</w:t>
      </w:r>
      <w:r w:rsidRPr="0025589C">
        <w:t xml:space="preserve"> exponential model predictions </w:t>
      </w:r>
      <w:r>
        <w:t>(which effectively use the growth rate as a proxy for fitness</w:t>
      </w:r>
      <w:r w:rsidRPr="0025589C">
        <w:t xml:space="preserve">). </w:t>
      </w:r>
      <w:r w:rsidR="00FE0CF4">
        <w:t>Our</w:t>
      </w:r>
      <w:r w:rsidR="00FE0CF4" w:rsidRPr="0025589C">
        <w:t xml:space="preserve"> </w:t>
      </w:r>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02D3578D" w:rsidR="007C5E66" w:rsidRDefault="007C5E66" w:rsidP="007C5E66">
      <w:pPr>
        <w:pStyle w:val="Caption"/>
        <w:spacing w:line="360" w:lineRule="auto"/>
        <w:rPr>
          <w:b w:val="0"/>
          <w:bCs w:val="0"/>
          <w:color w:val="auto"/>
          <w:sz w:val="22"/>
          <w:szCs w:val="22"/>
        </w:rPr>
      </w:pPr>
      <w:bookmarkStart w:id="8"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8"/>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E92FEB">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r w:rsidR="00B24D46">
        <w:rPr>
          <w:b w:val="0"/>
          <w:bCs w:val="0"/>
          <w:color w:val="auto"/>
          <w:sz w:val="22"/>
          <w:szCs w:val="22"/>
        </w:rPr>
        <w:t>red</w:t>
      </w:r>
      <w:r w:rsidR="000A2E15">
        <w:rPr>
          <w:b w:val="0"/>
          <w:bCs w:val="0"/>
          <w:color w:val="auto"/>
          <w:sz w:val="22"/>
          <w:szCs w:val="22"/>
        </w:rPr>
        <w:t xml:space="preserve"> </w:t>
      </w:r>
      <w:r>
        <w:rPr>
          <w:b w:val="0"/>
          <w:bCs w:val="0"/>
          <w:color w:val="auto"/>
          <w:sz w:val="22"/>
          <w:szCs w:val="22"/>
        </w:rPr>
        <w:t xml:space="preserve">and </w:t>
      </w:r>
      <w:r w:rsidR="00B24D46">
        <w:rPr>
          <w:b w:val="0"/>
          <w:bCs w:val="0"/>
          <w:color w:val="auto"/>
          <w:sz w:val="22"/>
          <w:szCs w:val="22"/>
        </w:rPr>
        <w:t>green</w:t>
      </w:r>
      <w:r w:rsidR="000A2E15">
        <w:rPr>
          <w:b w:val="0"/>
          <w:bCs w:val="0"/>
          <w:color w:val="auto"/>
          <w:sz w:val="22"/>
          <w:szCs w:val="22"/>
        </w:rPr>
        <w:t xml:space="preserve"> </w:t>
      </w:r>
      <w:r>
        <w:rPr>
          <w:b w:val="0"/>
          <w:bCs w:val="0"/>
          <w:color w:val="auto"/>
          <w:sz w:val="22"/>
          <w:szCs w:val="22"/>
        </w:rPr>
        <w:t>strains (</w:t>
      </w:r>
      <w:r w:rsidR="00B24D46">
        <w:rPr>
          <w:b w:val="0"/>
          <w:bCs w:val="0"/>
          <w:color w:val="auto"/>
          <w:sz w:val="22"/>
          <w:szCs w:val="22"/>
        </w:rPr>
        <w:t>red</w:t>
      </w:r>
      <w:r w:rsidR="000A2E15">
        <w:rPr>
          <w:b w:val="0"/>
          <w:bCs w:val="0"/>
          <w:color w:val="auto"/>
          <w:sz w:val="22"/>
          <w:szCs w:val="22"/>
        </w:rPr>
        <w:t xml:space="preserve"> strains eventually win in all experiments</w:t>
      </w:r>
      <w:r>
        <w:rPr>
          <w:b w:val="0"/>
          <w:bCs w:val="0"/>
          <w:color w:val="auto"/>
          <w:sz w:val="22"/>
          <w:szCs w:val="22"/>
        </w:rPr>
        <w:t>)</w:t>
      </w:r>
      <w:r w:rsidR="002E1970">
        <w:rPr>
          <w:b w:val="0"/>
          <w:bCs w:val="0"/>
          <w:color w:val="auto"/>
          <w:sz w:val="22"/>
          <w:szCs w:val="22"/>
        </w:rPr>
        <w:t>.</w:t>
      </w:r>
      <w:r w:rsidRPr="00B07CF2">
        <w:rPr>
          <w:b w:val="0"/>
          <w:bCs w:val="0"/>
          <w:color w:val="auto"/>
          <w:sz w:val="22"/>
          <w:szCs w:val="22"/>
        </w:rPr>
        <w:t xml:space="preserve"> </w:t>
      </w:r>
      <w:r w:rsidR="002E1970">
        <w:rPr>
          <w:b w:val="0"/>
          <w:bCs w:val="0"/>
          <w:color w:val="auto"/>
          <w:sz w:val="22"/>
          <w:szCs w:val="22"/>
        </w:rPr>
        <w:t>D</w:t>
      </w:r>
      <w:r w:rsidR="002E1970" w:rsidRPr="00B07CF2">
        <w:rPr>
          <w:b w:val="0"/>
          <w:bCs w:val="0"/>
          <w:color w:val="auto"/>
          <w:sz w:val="22"/>
          <w:szCs w:val="22"/>
        </w:rPr>
        <w:t xml:space="preserve">ashed </w:t>
      </w:r>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d>
          <m:dPr>
            <m:ctrlPr>
              <w:rPr>
                <w:rFonts w:ascii="Cambria Math" w:hAnsi="Cambria Math"/>
                <w:b w:val="0"/>
                <w:bCs w:val="0"/>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b w:val="0"/>
                <w:bCs w:val="0"/>
                <w:i/>
                <w:color w:val="000000" w:themeColor="text1"/>
              </w:rPr>
            </m:ctrlPr>
          </m:fPr>
          <m:num>
            <m:r>
              <w:rPr>
                <w:rFonts w:ascii="Cambria Math" w:hAnsi="Cambria Math"/>
                <w:color w:val="000000" w:themeColor="text1"/>
              </w:rPr>
              <m:t>1</m:t>
            </m:r>
          </m:num>
          <m:den>
            <m:r>
              <w:rPr>
                <w:rFonts w:ascii="Cambria Math" w:hAnsi="Cambria Math"/>
                <w:color w:val="000000" w:themeColor="text1"/>
              </w:rPr>
              <m:t>1+</m:t>
            </m:r>
            <m:sSup>
              <m:sSupPr>
                <m:ctrlPr>
                  <w:rPr>
                    <w:rFonts w:ascii="Cambria Math" w:hAnsi="Cambria Math"/>
                    <w:b w:val="0"/>
                    <w:bCs w:val="0"/>
                    <w:i/>
                    <w:color w:val="000000" w:themeColor="text1"/>
                  </w:rPr>
                </m:ctrlPr>
              </m:sSupPr>
              <m:e>
                <m:r>
                  <w:rPr>
                    <w:rFonts w:ascii="Cambria Math" w:hAnsi="Cambria Math"/>
                    <w:color w:val="000000" w:themeColor="text1"/>
                  </w:rPr>
                  <m:t>e</m:t>
                </m:r>
              </m:e>
              <m:sup>
                <m: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val="0"/>
                            <w:bCs w:val="0"/>
                            <w:i/>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e>
                </m:d>
              </m:sup>
            </m:sSup>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d>
          <m:dPr>
            <m:ctrlPr>
              <w:rPr>
                <w:rFonts w:ascii="Cambria Math" w:hAnsi="Cambria Math"/>
                <w:b w:val="0"/>
                <w:bCs w:val="0"/>
                <w:i/>
                <w:color w:val="000000" w:themeColor="text1"/>
              </w:rPr>
            </m:ctrlPr>
          </m:dPr>
          <m:e>
            <m:r>
              <w:rPr>
                <w:rFonts w:ascii="Cambria Math" w:hAnsi="Cambria Math"/>
                <w:color w:val="000000" w:themeColor="text1"/>
              </w:rPr>
              <m:t>t</m:t>
            </m:r>
          </m:e>
        </m:d>
        <m:r>
          <w:rPr>
            <w:rFonts w:ascii="Cambria Math" w:hAnsi="Cambria Math"/>
            <w:color w:val="000000" w:themeColor="text1"/>
          </w:rPr>
          <m:t>=1-</m:t>
        </m:r>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d>
          <m:dPr>
            <m:ctrlPr>
              <w:rPr>
                <w:rFonts w:ascii="Cambria Math" w:hAnsi="Cambria Math"/>
                <w:b w:val="0"/>
                <w:bCs w:val="0"/>
                <w:i/>
                <w:color w:val="000000" w:themeColor="text1"/>
              </w:rPr>
            </m:ctrlPr>
          </m:dPr>
          <m:e>
            <m:r>
              <w:rPr>
                <w:rFonts w:ascii="Cambria Math" w:hAnsi="Cambria Math"/>
                <w:color w:val="000000" w:themeColor="text1"/>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08DEB524"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r w:rsidR="0026707A">
        <w:t xml:space="preserve">eight </w:t>
      </w:r>
      <w:r>
        <w:t xml:space="preserve">pairs of </w:t>
      </w:r>
      <w:r>
        <w:rPr>
          <w:i/>
          <w:iCs/>
        </w:rPr>
        <w:t>lacI</w:t>
      </w:r>
      <w:r>
        <w:t>+</w:t>
      </w:r>
      <w:r>
        <w:rPr>
          <w:vertAlign w:val="subscript"/>
        </w:rPr>
        <w:t xml:space="preserve"> </w:t>
      </w:r>
      <w:r>
        <w:t xml:space="preserve"> and </w:t>
      </w:r>
      <w:r>
        <w:rPr>
          <w:i/>
          <w:iCs/>
        </w:rPr>
        <w:t>lacI</w:t>
      </w:r>
      <w:r>
        <w:t>-</w:t>
      </w:r>
      <w:r>
        <w:rPr>
          <w:vertAlign w:val="subscript"/>
        </w:rPr>
        <w:t xml:space="preserve"> </w:t>
      </w:r>
      <w:r>
        <w:t>strains</w:t>
      </w:r>
      <w:r w:rsidR="0026707A">
        <w:t xml:space="preserve">. In each pair, the </w:t>
      </w:r>
      <w:r w:rsidR="0026707A">
        <w:rPr>
          <w:i/>
          <w:iCs/>
        </w:rPr>
        <w:t>lacI+</w:t>
      </w:r>
      <w:r w:rsidR="0026707A">
        <w:t xml:space="preserve"> strain </w:t>
      </w:r>
      <w:r w:rsidR="002E1970">
        <w:t xml:space="preserve">had previously </w:t>
      </w:r>
      <w:r w:rsidR="0026707A">
        <w:t xml:space="preserve">evolved in </w:t>
      </w:r>
      <w:r w:rsidR="002E1970">
        <w:t xml:space="preserve">a </w:t>
      </w:r>
      <w:r w:rsidR="0026707A">
        <w:t xml:space="preserve">lactose-containing environment </w:t>
      </w:r>
      <w:r w:rsidR="0026707A">
        <w:fldChar w:fldCharType="begin" w:fldLock="1"/>
      </w:r>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26707A">
        <w:fldChar w:fldCharType="separate"/>
      </w:r>
      <w:r w:rsidR="0026707A" w:rsidRPr="00DB2152">
        <w:rPr>
          <w:noProof/>
        </w:rPr>
        <w:t>(14)</w:t>
      </w:r>
      <w:r w:rsidR="0026707A">
        <w:fldChar w:fldCharType="end"/>
      </w:r>
      <w:r w:rsidR="0026707A">
        <w:t xml:space="preserve"> and the </w:t>
      </w:r>
      <w:r w:rsidR="0026707A">
        <w:rPr>
          <w:i/>
          <w:iCs/>
        </w:rPr>
        <w:t>lacI-</w:t>
      </w:r>
      <w:r w:rsidR="0026707A">
        <w:t xml:space="preserve"> strain was produced by introducing a mutation that causes </w:t>
      </w:r>
      <w:r w:rsidR="0026707A">
        <w:rPr>
          <w:i/>
          <w:iCs/>
        </w:rPr>
        <w:t>lac</w:t>
      </w:r>
      <w:r w:rsidR="0026707A">
        <w:t xml:space="preserve"> genes to be constitutively expressed at a high level.</w:t>
      </w:r>
      <w:r>
        <w:t xml:space="preserve"> For each </w:t>
      </w:r>
      <w:r w:rsidR="0026707A">
        <w:rPr>
          <w:i/>
          <w:iCs/>
        </w:rPr>
        <w:t xml:space="preserve">lacI+/lacI- </w:t>
      </w:r>
      <w:r w:rsidR="0026707A">
        <w:t xml:space="preserve">strain </w:t>
      </w:r>
      <w:r>
        <w:t>pair, growth curves were measured in a mono-culture and used to predict growth in mixed culture </w:t>
      </w:r>
      <w:r w:rsidRPr="0025589C">
        <w:t>(eq</w:t>
      </w:r>
      <w:r>
        <w:t>s</w:t>
      </w:r>
      <w:r w:rsidRPr="0025589C">
        <w:t>.</w:t>
      </w:r>
      <w:r>
        <w:t> </w:t>
      </w:r>
      <w:r w:rsidRPr="0025589C">
        <w:t>3</w:t>
      </w:r>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r w:rsidRPr="0025589C">
        <w:t>)</w:t>
      </w:r>
      <w:r>
        <w:t xml:space="preserve">. In addition, competition experiments were conducted in mixed culture. The relative fitness </w:t>
      </w:r>
      <w:r>
        <w:rPr>
          <w:i/>
          <w:iCs/>
        </w:rPr>
        <w:t>W</w:t>
      </w:r>
      <w:r>
        <w:t xml:space="preserve"> of </w:t>
      </w:r>
      <w:r w:rsidR="0026707A">
        <w:rPr>
          <w:i/>
          <w:iCs/>
        </w:rPr>
        <w:t>lacI-</w:t>
      </w:r>
      <w:r w:rsidR="0026707A">
        <w:t xml:space="preserve"> </w:t>
      </w:r>
      <w:r>
        <w:t xml:space="preserve">strain relative to </w:t>
      </w:r>
      <w:r w:rsidR="0026707A">
        <w:rPr>
          <w:i/>
          <w:iCs/>
        </w:rPr>
        <w:t xml:space="preserve">lacI+ </w:t>
      </w:r>
      <w:r>
        <w:t xml:space="preserve">strain was estimated from the experimental and predicted densities </w:t>
      </w:r>
      <w:r w:rsidR="0026707A" w:rsidRPr="0048114F">
        <w:rPr>
          <w:i/>
          <w:iCs/>
        </w:rPr>
        <w:t>N</w:t>
      </w:r>
      <w:r w:rsidR="0026707A">
        <w:rPr>
          <w:i/>
          <w:iCs/>
          <w:vertAlign w:val="subscript"/>
        </w:rPr>
        <w:t>lacI-</w:t>
      </w:r>
      <w:r w:rsidR="0026707A">
        <w:t xml:space="preserve"> </w:t>
      </w:r>
      <w:r>
        <w:t xml:space="preserve">and </w:t>
      </w:r>
      <w:r w:rsidRPr="0048114F">
        <w:rPr>
          <w:i/>
          <w:iCs/>
        </w:rPr>
        <w:t>N</w:t>
      </w:r>
      <w:r w:rsidR="0026707A" w:rsidRPr="0026707A">
        <w:rPr>
          <w:i/>
          <w:iCs/>
          <w:vertAlign w:val="subscript"/>
        </w:rPr>
        <w:t xml:space="preserve"> </w:t>
      </w:r>
      <w:r w:rsidR="0026707A">
        <w:rPr>
          <w:i/>
          <w:iCs/>
          <w:vertAlign w:val="subscript"/>
        </w:rPr>
        <w:t>lacI+</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r>
        <w:rPr>
          <w:i/>
          <w:iCs/>
        </w:rPr>
        <w:t>i</w:t>
      </w:r>
      <w:r>
        <w:t xml:space="preserve"> after </w:t>
      </w:r>
      <w:r>
        <w:rPr>
          <w:i/>
          <w:iCs/>
        </w:rPr>
        <w:t>t</w:t>
      </w:r>
      <w:r>
        <w:t xml:space="preserve"> hours</w:t>
      </w:r>
      <w:r w:rsidR="002E1970">
        <w:t>, and</w:t>
      </w:r>
    </w:p>
    <w:p w14:paraId="410F62A4" w14:textId="300DCFDF"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2F71AF17"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E5156E">
        <w:rPr>
          <w:b/>
          <w:bCs/>
        </w:rPr>
        <w:fldChar w:fldCharType="separate"/>
      </w:r>
      <w:r w:rsidRPr="00E5156E">
        <w:rPr>
          <w:b/>
          <w:bCs/>
          <w:color w:val="000000" w:themeColor="text1"/>
        </w:rPr>
        <w:t>Figure 6</w:t>
      </w:r>
      <w:r w:rsidRPr="0026707A">
        <w:rPr>
          <w:b/>
          <w:bCs/>
        </w:rPr>
        <w:fldChar w:fldCharType="end"/>
      </w:r>
      <w:r w:rsidRPr="0026707A">
        <w:t xml:space="preserve"> compares the relative fitness </w:t>
      </w:r>
      <w:r w:rsidR="0026707A">
        <w:rPr>
          <w:i/>
          <w:iCs/>
        </w:rPr>
        <w:t xml:space="preserve">W </w:t>
      </w:r>
      <w:r w:rsidRPr="0026707A">
        <w:t xml:space="preserve">of </w:t>
      </w:r>
      <w:r w:rsidRPr="0026707A">
        <w:rPr>
          <w:i/>
          <w:iCs/>
        </w:rPr>
        <w:t>lacI-</w:t>
      </w:r>
      <w:r w:rsidRPr="0026707A">
        <w:t xml:space="preserve"> mutants from competition experiments </w:t>
      </w:r>
      <w:r>
        <w:t>and from model predictions in eight strain</w:t>
      </w:r>
      <w:r w:rsidR="002E1970">
        <w:t xml:space="preserve"> pair</w:t>
      </w:r>
      <w:r>
        <w:t>s. Clearly, estimates from experiments and from model predictions are very similar.</w:t>
      </w:r>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6"/>
                    <a:stretch>
                      <a:fillRect/>
                    </a:stretch>
                  </pic:blipFill>
                  <pic:spPr>
                    <a:xfrm>
                      <a:off x="0" y="0"/>
                      <a:ext cx="3780000" cy="2520000"/>
                    </a:xfrm>
                    <a:prstGeom prst="rect">
                      <a:avLst/>
                    </a:prstGeom>
                  </pic:spPr>
                </pic:pic>
              </a:graphicData>
            </a:graphic>
          </wp:inline>
        </w:drawing>
      </w:r>
    </w:p>
    <w:p w14:paraId="50CC605B" w14:textId="525D4BFB" w:rsidR="007C5E66" w:rsidRDefault="007C5E66" w:rsidP="007C5E66">
      <w:pPr>
        <w:pStyle w:val="Caption"/>
        <w:rPr>
          <w:b w:val="0"/>
          <w:bCs w:val="0"/>
          <w:color w:val="000000" w:themeColor="text1"/>
          <w:sz w:val="22"/>
          <w:szCs w:val="22"/>
        </w:rPr>
      </w:pPr>
      <w:bookmarkStart w:id="9"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9"/>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r>
        <w:rPr>
          <w:b w:val="0"/>
          <w:bCs w:val="0"/>
          <w:i/>
          <w:iCs/>
          <w:color w:val="000000" w:themeColor="text1"/>
          <w:sz w:val="22"/>
          <w:szCs w:val="22"/>
        </w:rPr>
        <w:t>lacI-</w:t>
      </w:r>
      <w:r>
        <w:rPr>
          <w:b w:val="0"/>
          <w:bCs w:val="0"/>
          <w:color w:val="000000" w:themeColor="text1"/>
          <w:sz w:val="22"/>
          <w:szCs w:val="22"/>
        </w:rPr>
        <w:t xml:space="preserve"> mutants relative to </w:t>
      </w:r>
      <w:r>
        <w:rPr>
          <w:b w:val="0"/>
          <w:bCs w:val="0"/>
          <w:i/>
          <w:iCs/>
          <w:color w:val="000000" w:themeColor="text1"/>
          <w:sz w:val="22"/>
          <w:szCs w:val="22"/>
        </w:rPr>
        <w:t>lacI+</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r w:rsidR="0026707A">
        <w:rPr>
          <w:b w:val="0"/>
          <w:bCs w:val="0"/>
          <w:color w:val="000000" w:themeColor="text1"/>
          <w:sz w:val="22"/>
          <w:szCs w:val="22"/>
        </w:rPr>
        <w:t xml:space="preserve">Open </w:t>
      </w:r>
      <w:r>
        <w:rPr>
          <w:b w:val="0"/>
          <w:bCs w:val="0"/>
          <w:color w:val="000000" w:themeColor="text1"/>
          <w:sz w:val="22"/>
          <w:szCs w:val="22"/>
        </w:rPr>
        <w:t>circles (</w:t>
      </w:r>
      <w:r w:rsidR="0026707A" w:rsidRPr="00FB52FE">
        <w:rPr>
          <w:rFonts w:hint="eastAsia"/>
          <w:b w:val="0"/>
          <w:bCs w:val="0"/>
          <w:color w:val="000000" w:themeColor="text1"/>
        </w:rPr>
        <w:t>○</w:t>
      </w:r>
      <w:r>
        <w:rPr>
          <w:b w:val="0"/>
          <w:bCs w:val="0"/>
          <w:color w:val="000000" w:themeColor="text1"/>
          <w:sz w:val="22"/>
          <w:szCs w:val="22"/>
        </w:rPr>
        <w:t xml:space="preserve">) show experimental estimates. </w:t>
      </w:r>
      <w:r w:rsidR="0026707A">
        <w:rPr>
          <w:b w:val="0"/>
          <w:bCs w:val="0"/>
          <w:color w:val="000000" w:themeColor="text1"/>
          <w:sz w:val="22"/>
          <w:szCs w:val="22"/>
        </w:rPr>
        <w:t xml:space="preserve">Filled </w:t>
      </w:r>
      <w:r>
        <w:rPr>
          <w:b w:val="0"/>
          <w:bCs w:val="0"/>
          <w:color w:val="000000" w:themeColor="text1"/>
          <w:sz w:val="22"/>
          <w:szCs w:val="22"/>
        </w:rPr>
        <w:t>circles (</w:t>
      </w:r>
      <w:r w:rsidR="0026707A" w:rsidRPr="00FB52FE">
        <w:rPr>
          <w:rFonts w:hint="eastAsia"/>
          <w:b w:val="0"/>
          <w:bCs w:val="0"/>
          <w:color w:val="000000" w:themeColor="text1"/>
        </w:rPr>
        <w:t>●</w:t>
      </w:r>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0479D329" w:rsidR="007C5E66" w:rsidRDefault="007C5E66" w:rsidP="007C5E66">
      <w:r>
        <w:t xml:space="preserve">We </w:t>
      </w:r>
      <w:r w:rsidR="00825D88">
        <w:t xml:space="preserve">next </w:t>
      </w:r>
      <w:r>
        <w:t xml:space="preserve">tested an application of </w:t>
      </w:r>
      <w:r w:rsidR="00825D88">
        <w:t xml:space="preserve">our </w:t>
      </w:r>
      <w:r>
        <w:t>computational approach</w:t>
      </w:r>
      <w:r w:rsidR="00825D88">
        <w:t xml:space="preserve"> by estimating</w:t>
      </w:r>
      <w:r>
        <w:t xml:space="preserve"> the effect of </w:t>
      </w:r>
      <w:r>
        <w:rPr>
          <w:i/>
          <w:iCs/>
        </w:rPr>
        <w:t>lac</w:t>
      </w:r>
      <w:r>
        <w:t xml:space="preserve"> operon expression on relative fitness in a strain of </w:t>
      </w:r>
      <w:r>
        <w:rPr>
          <w:i/>
          <w:iCs/>
        </w:rPr>
        <w:t>E. coli</w:t>
      </w:r>
      <w:r w:rsidR="00825D88">
        <w:t xml:space="preserve">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r w:rsidR="00825D88">
        <w:t xml:space="preserve">Quantitative manipulation </w:t>
      </w:r>
      <w:r>
        <w:t xml:space="preserve">of </w:t>
      </w:r>
      <w:r w:rsidR="00825D88">
        <w:rPr>
          <w:i/>
          <w:iCs/>
        </w:rPr>
        <w:t>lac</w:t>
      </w:r>
      <w:r w:rsidR="00825D88">
        <w:t xml:space="preserve"> </w:t>
      </w:r>
      <w:r>
        <w:t>expression level is done by changing either the genotype or the environmental concentration of an inducer</w:t>
      </w:r>
      <w:r w:rsidR="00825D88">
        <w:t xml:space="preserve">. With the latter, it is not possible to perform direct fitness competitions between strains expressing the </w:t>
      </w:r>
      <w:r w:rsidR="00825D88">
        <w:rPr>
          <w:i/>
          <w:iCs/>
        </w:rPr>
        <w:t>lac</w:t>
      </w:r>
      <w:r w:rsidR="00825D88">
        <w:t xml:space="preserve"> operon at different levels</w:t>
      </w:r>
      <w:r>
        <w:t xml:space="preserve">. </w:t>
      </w:r>
    </w:p>
    <w:p w14:paraId="4540FEFA" w14:textId="19C51840" w:rsidR="007C5E66" w:rsidRPr="00575468" w:rsidRDefault="007C5E66" w:rsidP="007C5E66">
      <w:r>
        <w:t xml:space="preserve">To estimate the effect of </w:t>
      </w:r>
      <w:r>
        <w:rPr>
          <w:i/>
          <w:iCs/>
        </w:rPr>
        <w:t>lac</w:t>
      </w:r>
      <w:r>
        <w:t xml:space="preserve"> operon expression on relative fitness, growth curves of </w:t>
      </w:r>
      <w:r w:rsidR="00825D88">
        <w:t xml:space="preserve"> </w:t>
      </w:r>
      <w:r w:rsidR="002E1970">
        <w:t xml:space="preserve">a </w:t>
      </w:r>
      <w:r>
        <w:rPr>
          <w:i/>
          <w:iCs/>
        </w:rPr>
        <w:t xml:space="preserve">lacI+ </w:t>
      </w:r>
      <w:r>
        <w:t>strain</w:t>
      </w:r>
      <w:r w:rsidR="002E1970">
        <w:t xml:space="preserve">, namely strain </w:t>
      </w:r>
      <w:r w:rsidR="002E1970">
        <w:t>GL2</w:t>
      </w:r>
      <w:r w:rsidR="002E1970">
        <w:t xml:space="preserve">, </w:t>
      </w:r>
      <w:r>
        <w:t xml:space="preserve">were measured in mono-culture </w:t>
      </w:r>
      <w:r w:rsidR="00825D88">
        <w:t>at a range of concentrations of</w:t>
      </w:r>
      <w:r>
        <w:t xml:space="preserve"> IPTG (</w:t>
      </w:r>
      <w:r w:rsidRPr="003F0C07">
        <w:t>Isopropyl-</w:t>
      </w:r>
      <w:r>
        <w:rPr>
          <w:lang w:val="el-GR"/>
        </w:rPr>
        <w:t>β</w:t>
      </w:r>
      <w:r w:rsidRPr="003F0C07">
        <w:t>-D-thiogalactoside</w:t>
      </w:r>
      <w:r>
        <w:t xml:space="preserve">), </w:t>
      </w:r>
      <w:r w:rsidRPr="003F0C07">
        <w:t>a molecular analog of allolactose</w:t>
      </w:r>
      <w:r>
        <w:t xml:space="preserve"> that induces the </w:t>
      </w:r>
      <w:r w:rsidRPr="00ED3476">
        <w:rPr>
          <w:i/>
          <w:iCs/>
        </w:rPr>
        <w:t>lac</w:t>
      </w:r>
      <w:r>
        <w:t xml:space="preserve"> operon (experiment</w:t>
      </w:r>
      <w:r w:rsidR="002E1970">
        <w:t>al condition</w:t>
      </w:r>
      <w:r>
        <w:t xml:space="preserve">s were similar to the </w:t>
      </w:r>
      <w:r>
        <w:rPr>
          <w:i/>
          <w:iCs/>
        </w:rPr>
        <w:t xml:space="preserve">lacI </w:t>
      </w:r>
      <w:r w:rsidRPr="00E5156E">
        <w:t>experiments</w:t>
      </w:r>
      <w:r>
        <w:t xml:space="preserve"> used for experimental validation, see above).</w:t>
      </w:r>
      <w:r w:rsidR="00825D88">
        <w:t xml:space="preserve"> The growth medium contained glycerol as a sole carbon source so that expression of </w:t>
      </w:r>
      <w:r w:rsidR="002E1970">
        <w:t xml:space="preserve">the </w:t>
      </w:r>
      <w:r w:rsidR="00825D88">
        <w:rPr>
          <w:i/>
          <w:iCs/>
        </w:rPr>
        <w:t xml:space="preserve">lac </w:t>
      </w:r>
      <w:r w:rsidR="00825D88">
        <w:t xml:space="preserve">operon was expected to confer a fitness cost. The effect of each IPTG concentration on </w:t>
      </w:r>
      <w:r w:rsidR="00825D88" w:rsidRPr="00E5156E">
        <w:rPr>
          <w:i/>
          <w:iCs/>
        </w:rPr>
        <w:t>lac</w:t>
      </w:r>
      <w:r w:rsidR="00825D88">
        <w:t xml:space="preserve"> expression was determined directly using Miller assays. </w:t>
      </w:r>
      <w:r>
        <w:t xml:space="preserve">The mono-culture growth curves were </w:t>
      </w:r>
      <w:r w:rsidRPr="00825D88">
        <w:t>used to predict growth in a mixed culture</w:t>
      </w:r>
      <w:r w:rsidRPr="00575468">
        <w:t xml:space="preserve"> and then to estimate the relative fitne</w:t>
      </w:r>
      <w:r w:rsidRPr="00C84171">
        <w:t>ss</w:t>
      </w:r>
      <w:r w:rsidR="002E1970">
        <w:t xml:space="preserve"> </w:t>
      </w:r>
      <w:r w:rsidR="002E1970">
        <w:rPr>
          <w:i/>
          <w:iCs/>
        </w:rPr>
        <w:t>W</w:t>
      </w:r>
      <w:r w:rsidRPr="00C84171">
        <w:t xml:space="preserve"> of cells growing with</w:t>
      </w:r>
      <w:r w:rsidR="00825D88" w:rsidRPr="005744E1">
        <w:t xml:space="preserve"> ea</w:t>
      </w:r>
      <w:r w:rsidR="00825D88" w:rsidRPr="00662866">
        <w:t>ch</w:t>
      </w:r>
      <w:r w:rsidR="00825D88" w:rsidRPr="00746829">
        <w:t xml:space="preserve"> leve</w:t>
      </w:r>
      <w:r w:rsidR="00825D88" w:rsidRPr="003F186E">
        <w:t>l o</w:t>
      </w:r>
      <w:r w:rsidR="00825D88" w:rsidRPr="00825D88">
        <w:t>f</w:t>
      </w:r>
      <w:r w:rsidRPr="00825D88">
        <w:t xml:space="preserve"> </w:t>
      </w:r>
      <w:r w:rsidR="00825D88" w:rsidRPr="00825D88">
        <w:t xml:space="preserve">IPTG, and therefore </w:t>
      </w:r>
      <w:r w:rsidR="00825D88" w:rsidRPr="00825D88">
        <w:rPr>
          <w:i/>
          <w:iCs/>
        </w:rPr>
        <w:t xml:space="preserve">lac </w:t>
      </w:r>
      <w:r w:rsidR="00825D88" w:rsidRPr="00825D88">
        <w:t xml:space="preserve">expression, </w:t>
      </w:r>
      <w:r w:rsidRPr="00825D88">
        <w:t>relative to cells growing without IPTG</w:t>
      </w:r>
      <w:r w:rsidR="00825D88" w:rsidRPr="00825D88">
        <w:t xml:space="preserve"> that did not express the </w:t>
      </w:r>
      <w:r w:rsidR="00825D88" w:rsidRPr="00825D88">
        <w:rPr>
          <w:i/>
          <w:iCs/>
        </w:rPr>
        <w:t xml:space="preserve">lac </w:t>
      </w:r>
      <w:r w:rsidR="00825D88" w:rsidRPr="00825D88">
        <w:t xml:space="preserve">operon </w:t>
      </w:r>
      <w:r w:rsidRPr="00825D88">
        <w:t>(</w:t>
      </w:r>
      <w:r w:rsidRPr="00575468">
        <w:rPr>
          <w:b/>
          <w:bCs/>
        </w:rPr>
        <w:fldChar w:fldCharType="begin"/>
      </w:r>
      <w:r w:rsidRPr="00825D88">
        <w:rPr>
          <w:b/>
          <w:bCs/>
        </w:rPr>
        <w:instrText xml:space="preserve"> REF _Ref533670848 \h  \* MERGEFORMAT </w:instrText>
      </w:r>
      <w:r w:rsidRPr="00575468">
        <w:rPr>
          <w:b/>
          <w:bCs/>
        </w:rPr>
      </w:r>
      <w:r w:rsidRPr="00E5156E">
        <w:rPr>
          <w:b/>
          <w:bCs/>
        </w:rPr>
        <w:fldChar w:fldCharType="separate"/>
      </w:r>
      <w:r w:rsidRPr="00E5156E">
        <w:rPr>
          <w:b/>
          <w:bCs/>
          <w:color w:val="000000" w:themeColor="text1"/>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7"/>
                    <a:stretch>
                      <a:fillRect/>
                    </a:stretch>
                  </pic:blipFill>
                  <pic:spPr>
                    <a:xfrm>
                      <a:off x="0" y="0"/>
                      <a:ext cx="3780000" cy="2520000"/>
                    </a:xfrm>
                    <a:prstGeom prst="rect">
                      <a:avLst/>
                    </a:prstGeom>
                  </pic:spPr>
                </pic:pic>
              </a:graphicData>
            </a:graphic>
          </wp:inline>
        </w:drawing>
      </w:r>
    </w:p>
    <w:p w14:paraId="028408BF" w14:textId="670EB2BE" w:rsidR="007C5E66" w:rsidRPr="00FC275C" w:rsidRDefault="007C5E66" w:rsidP="007C5E66">
      <w:pPr>
        <w:pStyle w:val="Caption"/>
        <w:jc w:val="center"/>
        <w:rPr>
          <w:color w:val="000000" w:themeColor="text1"/>
          <w:sz w:val="22"/>
          <w:szCs w:val="22"/>
        </w:rPr>
      </w:pPr>
      <w:bookmarkStart w:id="10"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10"/>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r w:rsidR="002E1970">
        <w:rPr>
          <w:b w:val="0"/>
          <w:bCs w:val="0"/>
          <w:color w:val="000000" w:themeColor="text1"/>
          <w:sz w:val="22"/>
          <w:szCs w:val="22"/>
        </w:rPr>
        <w:t xml:space="preserve"> </w:t>
      </w:r>
      <w:r w:rsidR="002E1970">
        <w:rPr>
          <w:b w:val="0"/>
          <w:bCs w:val="0"/>
          <w:color w:val="000000" w:themeColor="text1"/>
          <w:sz w:val="22"/>
          <w:szCs w:val="22"/>
        </w:rPr>
        <w:t>n</w:t>
      </w:r>
      <w:r w:rsidR="002E1970">
        <w:rPr>
          <w:b w:val="0"/>
          <w:bCs w:val="0"/>
          <w:color w:val="000000" w:themeColor="text1"/>
          <w:sz w:val="22"/>
          <w:szCs w:val="22"/>
        </w:rPr>
        <w:t>o</w:t>
      </w:r>
      <w:r w:rsidR="002E1970">
        <w:rPr>
          <w:b w:val="0"/>
          <w:bCs w:val="0"/>
          <w:color w:val="000000" w:themeColor="text1"/>
          <w:sz w:val="22"/>
          <w:szCs w:val="22"/>
        </w:rPr>
        <w:t xml:space="preserve">t </w:t>
      </w:r>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r w:rsidR="002E1970">
        <w:rPr>
          <w:b w:val="0"/>
          <w:bCs w:val="0"/>
          <w:color w:val="000000" w:themeColor="text1"/>
          <w:sz w:val="22"/>
          <w:szCs w:val="22"/>
        </w:rPr>
        <w:t xml:space="preserve">see </w:t>
      </w:r>
      <w:r w:rsidRPr="00634C42">
        <w:rPr>
          <w:b w:val="0"/>
          <w:bCs w:val="0"/>
          <w:color w:val="000000" w:themeColor="text1"/>
          <w:sz w:val="22"/>
          <w:szCs w:val="22"/>
        </w:rPr>
        <w:t>eq. 4</w:t>
      </w:r>
      <w:r>
        <w:rPr>
          <w:b w:val="0"/>
          <w:bCs w:val="0"/>
          <w:color w:val="000000" w:themeColor="text1"/>
          <w:sz w:val="22"/>
          <w:szCs w:val="22"/>
        </w:rPr>
        <w:t xml:space="preserve">). </w:t>
      </w:r>
      <w:r w:rsidR="00575468">
        <w:rPr>
          <w:b w:val="0"/>
          <w:bCs w:val="0"/>
          <w:color w:val="000000" w:themeColor="text1"/>
          <w:sz w:val="22"/>
          <w:szCs w:val="22"/>
        </w:rPr>
        <w:t xml:space="preserve">Symbols </w:t>
      </w:r>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2869A211"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6772E039" w14:textId="7DCC5920"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746829">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2)","plainTextFormattedCitation":"(2, 3, 9, 22)","previouslyFormattedCitation":"(2, 3, 9, 21)"},"properties":{"noteIndex":0},"schema":"https://github.com/citation-style-language/schema/raw/master/csl-citation.json"}</w:instrText>
      </w:r>
      <w:r w:rsidRPr="0025589C">
        <w:fldChar w:fldCharType="separate"/>
      </w:r>
      <w:r w:rsidR="00746829" w:rsidRPr="00746829">
        <w:rPr>
          <w:noProof/>
        </w:rPr>
        <w:t>(2, 3, 9, 22)</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rsidR="00746829">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3)","plainTextFormattedCitation":"(13, 23)","previouslyFormattedCitation":"(13, 22)"},"properties":{"noteIndex":0},"schema":"https://github.com/citation-style-language/schema/raw/master/csl-citation.json"}</w:instrText>
      </w:r>
      <w:r w:rsidRPr="0025589C">
        <w:fldChar w:fldCharType="separate"/>
      </w:r>
      <w:r w:rsidR="00746829" w:rsidRPr="00746829">
        <w:rPr>
          <w:noProof/>
        </w:rPr>
        <w:t>(13, 23)</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2E926D79"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 </w:t>
      </w:r>
      <w:r>
        <w:t>experiments</w:t>
      </w:r>
      <w:r w:rsidRPr="00634C42">
        <w:t xml:space="preserve">. We demonstrated this by measuring growth of </w:t>
      </w:r>
      <w:r w:rsidRPr="00634C42">
        <w:rPr>
          <w:i/>
          <w:iCs/>
        </w:rPr>
        <w:t>E. coli</w:t>
      </w:r>
      <w:r w:rsidRPr="00634C42">
        <w:t xml:space="preserve"> strain</w:t>
      </w:r>
      <w:r w:rsidR="0026707A">
        <w:t>s</w:t>
      </w:r>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6ED992A3"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8" w:history="1">
        <w:r w:rsidRPr="0025589C">
          <w:rPr>
            <w:rStyle w:val="Hyperlink"/>
          </w:rPr>
          <w:t>http://curveball.yoavram.com</w:t>
        </w:r>
      </w:hyperlink>
      <w:r w:rsidRPr="0025589C">
        <w:t xml:space="preserve">). This software is written in Python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r>
        <w:rPr>
          <w:i/>
          <w:iCs/>
        </w:rPr>
        <w:t>libre</w:t>
      </w:r>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11" w:name="_Ref439853427"/>
    </w:p>
    <w:p w14:paraId="3F5BE057" w14:textId="77777777" w:rsidR="007C5E66" w:rsidRDefault="007C5E66" w:rsidP="007C5E66">
      <w:pPr>
        <w:spacing w:after="200"/>
        <w:rPr>
          <w:rFonts w:eastAsiaTheme="majorEastAsia"/>
          <w:b/>
          <w:bCs/>
          <w:kern w:val="32"/>
          <w:sz w:val="28"/>
          <w:szCs w:val="28"/>
        </w:rPr>
      </w:pPr>
      <w:bookmarkStart w:id="12" w:name="_Ref455590789"/>
      <w:r>
        <w:br w:type="page"/>
      </w:r>
    </w:p>
    <w:p w14:paraId="42BA3F53" w14:textId="77777777" w:rsidR="007C5E66" w:rsidRPr="0025589C" w:rsidRDefault="007C5E66" w:rsidP="007C5E66">
      <w:pPr>
        <w:pStyle w:val="Heading1"/>
        <w:spacing w:line="360" w:lineRule="auto"/>
        <w:ind w:firstLine="284"/>
      </w:pPr>
      <w:bookmarkStart w:id="13" w:name="_Ref529956456"/>
      <w:r w:rsidRPr="0025589C">
        <w:lastRenderedPageBreak/>
        <w:t>Materials and Methods</w:t>
      </w:r>
      <w:bookmarkEnd w:id="11"/>
      <w:bookmarkEnd w:id="12"/>
      <w:bookmarkEnd w:id="13"/>
    </w:p>
    <w:p w14:paraId="7E1C2532" w14:textId="727A9F1F"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r w:rsidR="000176DF">
        <w:t xml:space="preserve">1 and 2, used in both experiment A and B, </w:t>
      </w:r>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r w:rsidR="000176DF">
        <w:t>, respectively</w:t>
      </w:r>
      <w:r>
        <w:t>;</w:t>
      </w:r>
      <w:r w:rsidR="000176DF">
        <w:t xml:space="preserve"> </w:t>
      </w:r>
      <w:r w:rsidR="000176DF">
        <w:rPr>
          <w:i/>
          <w:iCs/>
        </w:rPr>
        <w:t xml:space="preserve">E. coli </w:t>
      </w:r>
      <w:r w:rsidR="000176DF">
        <w:t>strains 3 and 4, used in experiment C, were</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rsidR="000176DF">
        <w:t>, respectively</w:t>
      </w:r>
      <w:r w:rsidRPr="0025589C">
        <w:t>. GFP or RFP gene</w:t>
      </w:r>
      <w:r>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Milo lab, Weizmann </w:t>
      </w:r>
      <w:r w:rsidRPr="002347EB">
        <w:t xml:space="preserve">Institute of Science </w:t>
      </w:r>
      <w:r w:rsidRPr="00634C42">
        <w:fldChar w:fldCharType="begin" w:fldLock="1"/>
      </w:r>
      <w:r w:rsidR="00746829">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6)","plainTextFormattedCitation":"(26)","previouslyFormattedCitation":"(25)"},"properties":{"noteIndex":0},"schema":"https://github.com/citation-style-language/schema/raw/master/csl-citation.json"}</w:instrText>
      </w:r>
      <w:r w:rsidRPr="00634C42">
        <w:fldChar w:fldCharType="separate"/>
      </w:r>
      <w:r w:rsidR="00746829" w:rsidRPr="00746829">
        <w:rPr>
          <w:noProof/>
        </w:rPr>
        <w:t>(26)</w:t>
      </w:r>
      <w:r w:rsidRPr="00634C42">
        <w:fldChar w:fldCharType="end"/>
      </w:r>
      <w:r w:rsidRPr="002347EB">
        <w:t xml:space="preserve">). </w:t>
      </w:r>
      <w:r w:rsidRPr="00634C42">
        <w:rPr>
          <w:i/>
          <w:iCs/>
        </w:rPr>
        <w:t>lacI</w:t>
      </w:r>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in LB media (5 g/L Bacto yeast extract (BD, 212750), 10 g/L Bacto Tryptone (BD, 211705), 10 g/L NaCl (Bio-Lab, 190305), DDW 1 L) with 30 μg/mL kanamycin (Caisson Labs, K003) and 34 μg/mL chloramphenicol (Duchefa Biochemie, C0113). Green or red fluorescence of each strain was confirmed by fluorescence microscopy (Nikon Eclipe Ti,</w:t>
      </w:r>
      <w:r>
        <w:t xml:space="preserve"> S1 Figure</w:t>
      </w:r>
      <w:r w:rsidRPr="0025589C">
        <w:t>).</w:t>
      </w:r>
      <w:r>
        <w:t xml:space="preserve"> </w:t>
      </w:r>
      <w:r>
        <w:rPr>
          <w:i/>
          <w:iCs/>
        </w:rPr>
        <w:t>LacI experiments</w:t>
      </w:r>
      <w:r w:rsidRPr="002347EB">
        <w:rPr>
          <w:i/>
          <w:iCs/>
        </w:rPr>
        <w:t xml:space="preserve">: </w:t>
      </w:r>
      <w:r w:rsidRPr="00634C42">
        <w:t xml:space="preserve">Experiments with </w:t>
      </w:r>
      <w:r w:rsidRPr="00634C42">
        <w:rPr>
          <w:i/>
          <w:iCs/>
        </w:rPr>
        <w:t>lacI</w:t>
      </w:r>
      <w:r w:rsidRPr="00634C42">
        <w:t xml:space="preserve"> strains were performed in DM (</w:t>
      </w:r>
      <w:r w:rsidRPr="00634C42">
        <w:rPr>
          <w:rFonts w:ascii="Courier New" w:hAnsi="Courier New" w:cs="Courier New"/>
        </w:rPr>
        <w:t>﻿</w:t>
      </w:r>
      <w:r w:rsidRPr="00634C42">
        <w:t>Davis</w:t>
      </w:r>
      <w:r>
        <w:t>-Mingioli</w:t>
      </w:r>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Strains were inoculated into 3 ml LB+Cap+Kan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μL LB+Cap+Kan in a 96-well </w:t>
      </w:r>
      <w:r>
        <w:t>flat-bottom microplate (Costar) in three sub-experiments:</w:t>
      </w:r>
    </w:p>
    <w:p w14:paraId="763FB736" w14:textId="65375B20" w:rsidR="007C5E66" w:rsidRPr="0025589C" w:rsidRDefault="007C5E66" w:rsidP="007C5E66">
      <w:pPr>
        <w:pStyle w:val="ListParagraph"/>
        <w:numPr>
          <w:ilvl w:val="0"/>
          <w:numId w:val="1"/>
        </w:numPr>
        <w:ind w:firstLine="284"/>
      </w:pPr>
      <w:r w:rsidRPr="0025589C">
        <w:t xml:space="preserve">32 wells contained a </w:t>
      </w:r>
      <w:r>
        <w:t>mono-culture</w:t>
      </w:r>
      <w:r w:rsidRPr="0025589C">
        <w:t xml:space="preserve"> of the GFP-labeled strain</w:t>
      </w:r>
    </w:p>
    <w:p w14:paraId="0564917A" w14:textId="17AFC600" w:rsidR="007C5E66" w:rsidRPr="0025589C" w:rsidRDefault="007C5E66" w:rsidP="007C5E66">
      <w:pPr>
        <w:pStyle w:val="ListParagraph"/>
        <w:numPr>
          <w:ilvl w:val="0"/>
          <w:numId w:val="1"/>
        </w:numPr>
        <w:ind w:firstLine="284"/>
      </w:pPr>
      <w:r w:rsidRPr="0025589C">
        <w:t xml:space="preserve">30 wells contained a </w:t>
      </w:r>
      <w:r>
        <w:t>mono-culture</w:t>
      </w:r>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 xml:space="preserve">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Miltenyi Biotec MACSQuant VYB). GFP was detected using a 488nm/520(50)nm FITC laser. RFP was detected with a </w:t>
      </w:r>
      <w:r w:rsidRPr="0025589C">
        <w:lastRenderedPageBreak/>
        <w:t>561nm/615(20)nm dsRed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L</w:t>
      </w:r>
      <w:r w:rsidRPr="00634C42">
        <w:rPr>
          <w:i/>
          <w:iCs/>
        </w:rPr>
        <w:t xml:space="preserve">acI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glycerol by transferring 1 μL into 1 mL of said growth media and incubat</w:t>
      </w:r>
      <w:r>
        <w:t>ing</w:t>
      </w:r>
      <w:r w:rsidRPr="00634C42">
        <w:t xml:space="preserve"> for 24 hours. </w:t>
      </w:r>
      <w:r>
        <w:t>T</w:t>
      </w:r>
      <w:r w:rsidRPr="00634C42">
        <w:t>he next day, 2 μL of the preconditioned culture was transferred into 89 μL of the same media, with variable IPTG concentrations, in a 96-well microplate. The microplate then incubated in a microplate reader (VersaMax) at 37°C until cells reached stationary phase. OD</w:t>
      </w:r>
      <w:r w:rsidRPr="00634C42">
        <w:rPr>
          <w:vertAlign w:val="subscript"/>
        </w:rPr>
        <w:t>450</w:t>
      </w:r>
      <w:r w:rsidRPr="00634C42">
        <w:t xml:space="preserve"> readings were taken every 5 minutes.</w:t>
      </w:r>
    </w:p>
    <w:p w14:paraId="43763C79" w14:textId="21E5C794"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746829">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7)","plainTextFormattedCitation":"(27)","previouslyFormattedCitation":"(26)"},"properties":{"noteIndex":0},"schema":"https://github.com/citation-style-language/schema/raw/master/csl-citation.json"}</w:instrText>
      </w:r>
      <w:r w:rsidRPr="0025589C">
        <w:fldChar w:fldCharType="separate"/>
      </w:r>
      <w:r w:rsidR="00746829" w:rsidRPr="00746829">
        <w:rPr>
          <w:noProof/>
        </w:rPr>
        <w:t>(27)</w:t>
      </w:r>
      <w:r w:rsidRPr="0025589C">
        <w:fldChar w:fldCharType="end"/>
      </w:r>
      <w:r w:rsidRPr="0025589C">
        <w:t xml:space="preserve"> with the </w:t>
      </w:r>
      <w:r w:rsidRPr="0025589C">
        <w:rPr>
          <w:i/>
          <w:iCs/>
        </w:rPr>
        <w:t>flowPeaks</w:t>
      </w:r>
      <w:r w:rsidRPr="0025589C">
        <w:t xml:space="preserve"> package that implements an unsupervised flow cytometry clustering algorithm</w:t>
      </w:r>
      <w:r>
        <w:t xml:space="preserve"> </w:t>
      </w:r>
      <w:r w:rsidRPr="0025589C">
        <w:fldChar w:fldCharType="begin" w:fldLock="1"/>
      </w:r>
      <w:r w:rsidR="00746829">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8)","plainTextFormattedCitation":"(28)","previouslyFormattedCitation":"(27)"},"properties":{"noteIndex":0},"schema":"https://github.com/citation-style-language/schema/raw/master/csl-citation.json"}</w:instrText>
      </w:r>
      <w:r w:rsidRPr="0025589C">
        <w:fldChar w:fldCharType="separate"/>
      </w:r>
      <w:r w:rsidR="00746829" w:rsidRPr="00746829">
        <w:rPr>
          <w:noProof/>
        </w:rPr>
        <w:t>(28)</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746829">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9)","plainTextFormattedCitation":"(29)","previouslyFormattedCitation":"(28)"},"properties":{"noteIndex":0},"schema":"https://github.com/citation-style-language/schema/raw/master/csl-citation.json"}</w:instrText>
      </w:r>
      <w:r w:rsidRPr="0025589C">
        <w:fldChar w:fldCharType="separate"/>
      </w:r>
      <w:r w:rsidR="00746829" w:rsidRPr="00746829">
        <w:rPr>
          <w:noProof/>
        </w:rPr>
        <w:t>(29)</w:t>
      </w:r>
      <w:r w:rsidRPr="0025589C">
        <w:fldChar w:fldCharType="end"/>
      </w:r>
      <w:r w:rsidRPr="0025589C">
        <w:t>, SciPy</w:t>
      </w:r>
      <w:r>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Matplotlib</w:t>
      </w:r>
      <w:r>
        <w:t xml:space="preserve"> </w:t>
      </w:r>
      <w:r w:rsidRPr="0025589C">
        <w:fldChar w:fldCharType="begin" w:fldLock="1"/>
      </w:r>
      <w:r w:rsidR="00746829">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1)","plainTextFormattedCitation":"(31)","previouslyFormattedCitation":"(30)"},"properties":{"noteIndex":0},"schema":"https://github.com/citation-style-language/schema/raw/master/csl-citation.json"}</w:instrText>
      </w:r>
      <w:r w:rsidRPr="0025589C">
        <w:fldChar w:fldCharType="separate"/>
      </w:r>
      <w:r w:rsidR="00746829" w:rsidRPr="00746829">
        <w:rPr>
          <w:noProof/>
        </w:rPr>
        <w:t>(31)</w:t>
      </w:r>
      <w:r w:rsidRPr="0025589C">
        <w:fldChar w:fldCharType="end"/>
      </w:r>
      <w:r w:rsidRPr="0025589C">
        <w:t>, Pandas</w:t>
      </w:r>
      <w:r>
        <w:t xml:space="preserve"> </w:t>
      </w:r>
      <w:r w:rsidRPr="0025589C">
        <w:fldChar w:fldCharType="begin" w:fldLock="1"/>
      </w:r>
      <w:r w:rsidR="00746829">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2)","plainTextFormattedCitation":"(32)","previouslyFormattedCitation":"(31)"},"properties":{"noteIndex":0},"schema":"https://github.com/citation-style-language/schema/raw/master/csl-citation.json"}</w:instrText>
      </w:r>
      <w:r w:rsidRPr="0025589C">
        <w:fldChar w:fldCharType="separate"/>
      </w:r>
      <w:r w:rsidR="00746829" w:rsidRPr="00746829">
        <w:rPr>
          <w:noProof/>
        </w:rPr>
        <w:t>(32)</w:t>
      </w:r>
      <w:r w:rsidRPr="0025589C">
        <w:fldChar w:fldCharType="end"/>
      </w:r>
      <w:r w:rsidRPr="0025589C">
        <w:t>, Seaborn</w:t>
      </w:r>
      <w:r>
        <w:t xml:space="preserve"> </w:t>
      </w:r>
      <w:r w:rsidRPr="0025589C">
        <w:fldChar w:fldCharType="begin" w:fldLock="1"/>
      </w:r>
      <w:r w:rsidR="00746829">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3)","plainTextFormattedCitation":"(33)","previouslyFormattedCitation":"(32)"},"properties":{"noteIndex":0},"schema":"https://github.com/citation-style-language/schema/raw/master/csl-citation.json"}</w:instrText>
      </w:r>
      <w:r w:rsidRPr="0025589C">
        <w:fldChar w:fldCharType="separate"/>
      </w:r>
      <w:r w:rsidR="00746829" w:rsidRPr="00746829">
        <w:rPr>
          <w:noProof/>
        </w:rPr>
        <w:t>(33)</w:t>
      </w:r>
      <w:r w:rsidRPr="0025589C">
        <w:fldChar w:fldCharType="end"/>
      </w:r>
      <w:r w:rsidRPr="0025589C">
        <w:t>, LMFIT</w:t>
      </w:r>
      <w:r>
        <w:t xml:space="preserve"> </w:t>
      </w:r>
      <w:r w:rsidRPr="0025589C">
        <w:fldChar w:fldCharType="begin" w:fldLock="1"/>
      </w:r>
      <w:r w:rsidR="00746829">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4)","plainTextFormattedCitation":"(34)","previouslyFormattedCitation":"(33)"},"properties":{"noteIndex":0},"schema":"https://github.com/citation-style-language/schema/raw/master/csl-citation.json"}</w:instrText>
      </w:r>
      <w:r w:rsidRPr="0025589C">
        <w:fldChar w:fldCharType="separate"/>
      </w:r>
      <w:r w:rsidR="00746829" w:rsidRPr="00746829">
        <w:rPr>
          <w:noProof/>
        </w:rPr>
        <w:t>(34)</w:t>
      </w:r>
      <w:r w:rsidRPr="0025589C">
        <w:fldChar w:fldCharType="end"/>
      </w:r>
      <w:r w:rsidRPr="0025589C">
        <w:t>, Scikit-learn</w:t>
      </w:r>
      <w:r>
        <w:t xml:space="preserve"> </w:t>
      </w:r>
      <w:r w:rsidRPr="0025589C">
        <w:fldChar w:fldCharType="begin" w:fldLock="1"/>
      </w:r>
      <w:r w:rsidR="0074682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5)","plainTextFormattedCitation":"(35)","previouslyFormattedCitation":"(34)"},"properties":{"noteIndex":0},"schema":"https://github.com/citation-style-language/schema/raw/master/csl-citation.json"}</w:instrText>
      </w:r>
      <w:r w:rsidRPr="0025589C">
        <w:fldChar w:fldCharType="separate"/>
      </w:r>
      <w:r w:rsidR="00746829" w:rsidRPr="00746829">
        <w:rPr>
          <w:noProof/>
        </w:rPr>
        <w:t>(35)</w:t>
      </w:r>
      <w:r w:rsidRPr="0025589C">
        <w:fldChar w:fldCharType="end"/>
      </w:r>
      <w:r w:rsidRPr="0025589C">
        <w:t>, and SymPy</w:t>
      </w:r>
      <w:r>
        <w:t xml:space="preserve"> </w:t>
      </w:r>
      <w:r w:rsidRPr="0025589C">
        <w:fldChar w:fldCharType="begin" w:fldLock="1"/>
      </w:r>
      <w:r w:rsidR="00746829">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6)","plainTextFormattedCitation":"(36)","previouslyFormattedCitation":"(35)"},"properties":{"noteIndex":0},"schema":"https://github.com/citation-style-language/schema/raw/master/csl-citation.json"}</w:instrText>
      </w:r>
      <w:r w:rsidRPr="0025589C">
        <w:fldChar w:fldCharType="separate"/>
      </w:r>
      <w:r w:rsidR="00746829" w:rsidRPr="00746829">
        <w:rPr>
          <w:noProof/>
        </w:rPr>
        <w:t>(36)</w:t>
      </w:r>
      <w:r w:rsidRPr="0025589C">
        <w:fldChar w:fldCharType="end"/>
      </w:r>
      <w:r w:rsidRPr="0025589C">
        <w:t xml:space="preserve">. </w:t>
      </w:r>
      <w:r>
        <w:rPr>
          <w:i/>
          <w:iCs/>
        </w:rPr>
        <w:t xml:space="preserve">LacI experiments: </w:t>
      </w:r>
      <w:r>
        <w:t xml:space="preserve">Growth curves of the </w:t>
      </w:r>
      <w:r>
        <w:rPr>
          <w:i/>
          <w:iCs/>
        </w:rPr>
        <w:t>lacI</w:t>
      </w:r>
      <w:r>
        <w:t xml:space="preserve"> strains were analyzed using the same models but different software implementation. We note specific differences in the analysis wherever these apply. </w:t>
      </w:r>
    </w:p>
    <w:p w14:paraId="29FABEF5" w14:textId="25216091"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eqs. 2)</w:t>
      </w:r>
      <w:r w:rsidRPr="0025589C">
        <w:t xml:space="preserve"> to </w:t>
      </w:r>
      <w:r>
        <w:t xml:space="preserve">mono-culture density </w:t>
      </w:r>
      <w:r w:rsidRPr="0025589C">
        <w:t>data we used the least-squares non-linear curve fitting procedure</w:t>
      </w:r>
      <w:r>
        <w:t xml:space="preserve"> in SciPy’s </w:t>
      </w:r>
      <w:r>
        <w:rPr>
          <w:i/>
          <w:iCs/>
        </w:rPr>
        <w:t>least_squares</w:t>
      </w:r>
      <w:r>
        <w:t xml:space="preserve"> function</w:t>
      </w:r>
      <w:r w:rsidRPr="0025589C">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4D4BACA4"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746829">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7, 38)","plainTextFormattedCitation":"(37, 38)","previouslyFormattedCitation":"(36, 37)"},"properties":{"noteIndex":0},"schema":"https://github.com/citation-style-language/schema/raw/master/csl-citation.json"}</w:instrText>
      </w:r>
      <w:r w:rsidRPr="0025589C">
        <w:fldChar w:fldCharType="separate"/>
      </w:r>
      <w:r w:rsidR="00746829" w:rsidRPr="00746829">
        <w:rPr>
          <w:noProof/>
        </w:rPr>
        <w:t>(37, 38)</w:t>
      </w:r>
      <w:r w:rsidRPr="0025589C">
        <w:fldChar w:fldCharType="end"/>
      </w:r>
      <w:r w:rsidRPr="0025589C">
        <w:t>. Other metrics for model selection can be used, but BIC was chosen for its simplicity and flexibility.</w:t>
      </w:r>
      <w:r w:rsidR="000E36A2">
        <w:t xml:space="preserve"> </w:t>
      </w:r>
      <w:r w:rsidR="00F854D4">
        <w:t>L</w:t>
      </w:r>
      <w:r w:rsidR="000E36A2">
        <w:t>ag duration</w:t>
      </w:r>
      <w:r w:rsidR="00F854D4">
        <w:t>, max</w:t>
      </w:r>
      <w:r w:rsidR="0093323B">
        <w:t xml:space="preserve"> </w:t>
      </w:r>
      <w:r w:rsidR="00F854D4">
        <w:t>specific growth rate, and min doubling time</w:t>
      </w:r>
      <w:r w:rsidR="0093323B">
        <w:t xml:space="preserve"> (</w:t>
      </w:r>
      <w:r w:rsidR="0093323B">
        <w:fldChar w:fldCharType="begin"/>
      </w:r>
      <w:r w:rsidR="0093323B">
        <w:instrText xml:space="preserve"> REF _Ref259353 \h </w:instrText>
      </w:r>
      <w:r w:rsidR="0093323B">
        <w:fldChar w:fldCharType="separate"/>
      </w:r>
      <w:r w:rsidR="0093323B" w:rsidRPr="003602F8">
        <w:rPr>
          <w:b/>
          <w:bCs/>
        </w:rPr>
        <w:t xml:space="preserve">Table </w:t>
      </w:r>
      <w:r w:rsidR="0093323B">
        <w:rPr>
          <w:b/>
          <w:bCs/>
          <w:noProof/>
        </w:rPr>
        <w:t>1</w:t>
      </w:r>
      <w:r w:rsidR="0093323B">
        <w:fldChar w:fldCharType="end"/>
      </w:r>
      <w:r w:rsidR="0093323B">
        <w:t>)</w:t>
      </w:r>
      <w:r w:rsidR="00F854D4">
        <w:t xml:space="preserve"> were estimated from the fitted growth model</w:t>
      </w:r>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93323B">
        <w:t> (eqs. 2)</w:t>
      </w:r>
      <w:r w:rsidR="00F854D4">
        <w:t xml:space="preserve">. Lag duration is </w:t>
      </w:r>
      <w:r w:rsidR="0093323B">
        <w:t xml:space="preserve">the time at which </w:t>
      </w:r>
      <w:r w:rsidR="00F854D4">
        <w:t xml:space="preserve">the line </w:t>
      </w:r>
      <w:r w:rsidR="0093323B">
        <w:t xml:space="preserve">tangent to </w:t>
      </w:r>
      <m:oMath>
        <m:r>
          <w:rPr>
            <w:rFonts w:ascii="Cambria Math" w:hAnsi="Cambria Math"/>
          </w:rPr>
          <m:t>N(t)</m:t>
        </m:r>
      </m:oMath>
      <w:r w:rsidR="0093323B">
        <w:t xml:space="preserve"> </w:t>
      </w:r>
      <w:r w:rsidR="00F854D4">
        <w:t xml:space="preserve">at the point of maximum derivative (i.e. the inflection point) intersects with </w:t>
      </w:r>
      <w:r w:rsidR="00F854D4">
        <w:rPr>
          <w:i/>
          <w:iCs/>
        </w:rPr>
        <w:t>N</w:t>
      </w:r>
      <w:r w:rsidR="00F854D4">
        <w:rPr>
          <w:i/>
          <w:iCs/>
          <w:vertAlign w:val="subscript"/>
        </w:rPr>
        <w:t>0</w:t>
      </w:r>
      <w:r w:rsidR="00F854D4">
        <w:t xml:space="preserve">, the initial population size </w:t>
      </w:r>
      <w:r w:rsidR="00F854D4">
        <w:fldChar w:fldCharType="begin" w:fldLock="1"/>
      </w:r>
      <w:r w:rsidR="00746829">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39)","plainTextFormattedCitation":"(39)","previouslyFormattedCitation":"(38)"},"properties":{"noteIndex":0},"schema":"https://github.com/citation-style-language/schema/raw/master/csl-citation.json"}</w:instrText>
      </w:r>
      <w:r w:rsidR="00F854D4">
        <w:fldChar w:fldCharType="separate"/>
      </w:r>
      <w:r w:rsidR="00746829" w:rsidRPr="00746829">
        <w:rPr>
          <w:noProof/>
        </w:rPr>
        <w:t>(39)</w:t>
      </w:r>
      <w:r w:rsidR="00F854D4">
        <w:fldChar w:fldCharType="end"/>
      </w:r>
      <w:r w:rsidR="00F854D4">
        <w:t xml:space="preserve">. The maximum specific (i.e. per-capita) growth rate is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t</m:t>
                </m:r>
              </m:lim>
            </m:limLow>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e>
        </m:func>
      </m:oMath>
      <w:r w:rsidR="0093323B">
        <w:t xml:space="preserve">; specific growth rate in </w:t>
      </w:r>
      <w:r w:rsidR="00F854D4">
        <w:t>useful as a metric to compare different strains or treatments as it does not depend on the population density</w:t>
      </w:r>
      <w:r w:rsidR="0093323B">
        <w:t xml:space="preserve">. Min doubling time is the minimal time required to double the population density, </w:t>
      </w:r>
      <m:oMath>
        <m:r>
          <w:rPr>
            <w:rFonts w:ascii="Cambria Math" w:hAnsi="Cambria Math"/>
          </w:rPr>
          <m:t>N</m:t>
        </m:r>
        <m:d>
          <m:dPr>
            <m:ctrlPr>
              <w:rPr>
                <w:rFonts w:ascii="Cambria Math" w:hAnsi="Cambria Math"/>
                <w:i/>
              </w:rPr>
            </m:ctrlPr>
          </m:dPr>
          <m:e>
            <m:r>
              <w:rPr>
                <w:rFonts w:ascii="Cambria Math" w:hAnsi="Cambria Math"/>
              </w:rPr>
              <m:t>t</m:t>
            </m:r>
          </m:e>
        </m:d>
      </m:oMath>
      <w:r w:rsidR="0093323B">
        <w:t xml:space="preserve">. </w:t>
      </w:r>
      <w:r>
        <w:rPr>
          <w:i/>
          <w:iCs/>
        </w:rPr>
        <w:t>LacI experiments:</w:t>
      </w:r>
      <w:r>
        <w:t xml:space="preserve"> Model </w:t>
      </w:r>
      <w:r>
        <w:lastRenderedPageBreak/>
        <w:t>selection was not performed. Rather, we fitted the growth models (eqs.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Baranyi </w:t>
      </w:r>
      <w:r>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0)","plainTextFormattedCitation":"(40)","previouslyFormattedCitation":"(39)"},"properties":{"noteIndex":0},"schema":"https://github.com/citation-style-language/schema/raw/master/csl-citation.json"}</w:instrText>
      </w:r>
      <w:r>
        <w:fldChar w:fldCharType="separate"/>
      </w:r>
      <w:r w:rsidR="00746829" w:rsidRPr="00746829">
        <w:rPr>
          <w:noProof/>
        </w:rPr>
        <w:t>(40)</w:t>
      </w:r>
      <w:r>
        <w:fldChar w:fldCharType="end"/>
      </w:r>
      <w:r>
        <w:t>. This was not necessary for the fluorescence experiment in which model fitting was stable.</w:t>
      </w:r>
    </w:p>
    <w:p w14:paraId="4C218AA8" w14:textId="0A2B34B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r w:rsidR="00955658">
        <w:rPr>
          <w:i/>
          <w:iCs/>
        </w:rPr>
        <w:t xml:space="preserve">p(t) </w:t>
      </w:r>
      <w:r w:rsidRPr="0025589C">
        <w:t xml:space="preserve">is fitted to the mean of the growth </w:t>
      </w:r>
      <w:r w:rsidRPr="00876E70">
        <w:t xml:space="preserve">curve data </w:t>
      </w:r>
      <w:r w:rsidRPr="00876E70">
        <w:rPr>
          <w:i/>
          <w:iCs/>
        </w:rPr>
        <w:t>N(t)</w:t>
      </w:r>
      <w:r w:rsidRPr="00876E70">
        <w:t xml:space="preserve">. The time of maximum growth rate </w:t>
      </w:r>
      <w:r w:rsidRPr="00876E70">
        <w:rPr>
          <w:i/>
          <w:iCs/>
        </w:rPr>
        <w:t>t</w:t>
      </w:r>
      <w:r w:rsidRPr="00876E70">
        <w:rPr>
          <w:i/>
          <w:iCs/>
          <w:vertAlign w:val="subscript"/>
        </w:rPr>
        <w:t>max</w:t>
      </w:r>
      <w:r w:rsidRPr="00876E70">
        <w:t xml:space="preserve"> is found by differentiating the fitted polynomial and finding the </w:t>
      </w:r>
      <w:r w:rsidR="005A0698">
        <w:t xml:space="preserve">time at which the </w:t>
      </w:r>
      <w:r w:rsidRPr="00876E70">
        <w:t>maximum of the derivative</w:t>
      </w:r>
      <w:r w:rsidR="00955658">
        <w:t xml:space="preserve"> </w:t>
      </w:r>
      <w:r w:rsidR="00955658">
        <w:rPr>
          <w:i/>
          <w:iCs/>
        </w:rPr>
        <w:t>max(p(t))</w:t>
      </w:r>
      <w:r w:rsidR="005A0698">
        <w:rPr>
          <w:i/>
          <w:iCs/>
        </w:rPr>
        <w:t xml:space="preserve"> </w:t>
      </w:r>
      <w:r w:rsidR="005A0698">
        <w:t>occurs</w:t>
      </w:r>
      <w:r w:rsidRPr="00876E70">
        <w:t xml:space="preserve">. </w:t>
      </w:r>
      <w:r w:rsidR="00955658">
        <w:t xml:space="preserve">Then, a linear function </w:t>
      </w:r>
      <w:r w:rsidR="00955658" w:rsidRPr="00E5156E">
        <w:rPr>
          <w:i/>
          <w:iCs/>
        </w:rPr>
        <w:t>at+b</w:t>
      </w:r>
      <w:r w:rsidR="00955658">
        <w:t xml:space="preserve"> is fitted to</w:t>
      </w:r>
      <w:r w:rsidR="00955658">
        <w:rPr>
          <w:i/>
          <w:iCs/>
        </w:rPr>
        <w:t xml:space="preserve"> </w:t>
      </w:r>
      <w:r w:rsidR="00955658">
        <w:t xml:space="preserve">the log of the growth curve </w:t>
      </w:r>
      <w:r w:rsidR="00955658">
        <w:rPr>
          <w:i/>
          <w:iCs/>
        </w:rPr>
        <w:t>logN(t)</w:t>
      </w:r>
      <w:r w:rsidR="00955658">
        <w:t xml:space="preserve"> in the neighborhood of </w:t>
      </w:r>
      <w:r w:rsidR="00955658">
        <w:rPr>
          <w:i/>
          <w:iCs/>
        </w:rPr>
        <w:t>t</w:t>
      </w:r>
      <w:r w:rsidR="00955658">
        <w:rPr>
          <w:i/>
          <w:iCs/>
          <w:vertAlign w:val="subscript"/>
        </w:rPr>
        <w:t>max</w:t>
      </w:r>
      <w:r w:rsidR="00955658">
        <w:t xml:space="preserve"> (e.g.</w:t>
      </w:r>
      <w:r w:rsidR="005A0698">
        <w:t> </w:t>
      </w:r>
      <w:r w:rsidR="00955658">
        <w:t>at five surrounding time points)</w:t>
      </w:r>
      <w:r w:rsidRPr="00876E70">
        <w:t>.</w:t>
      </w:r>
      <w:r w:rsidR="00955658">
        <w:t xml:space="preserve"> The 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p>
    <w:p w14:paraId="3DD13AB4" w14:textId="2A4FB4C1" w:rsidR="007C5E66" w:rsidRDefault="007C5E66" w:rsidP="007C5E66">
      <w:r>
        <w:rPr>
          <w:b/>
          <w:bCs/>
        </w:rPr>
        <w:t>Fitting competition models.</w:t>
      </w:r>
      <w:r>
        <w:t xml:space="preserve"> To fit competition models (eqs. 3) we used the Nelder-Mead simplex method (also called downhill simplex method) from SciPy’s </w:t>
      </w:r>
      <w:r>
        <w:rPr>
          <w:i/>
          <w:iCs/>
        </w:rPr>
        <w:t>minimize</w:t>
      </w:r>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eqs. 3 with SciPy’s </w:t>
      </w:r>
      <w:r>
        <w:rPr>
          <w:i/>
          <w:iCs/>
        </w:rPr>
        <w:t>odeint</w:t>
      </w:r>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w:t>
      </w:r>
      <w:r>
        <w:rPr>
          <w:i/>
          <w:iCs/>
        </w:rPr>
        <w:t xml:space="preserve">LacI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r w:rsidRPr="0025589C">
        <w:rPr>
          <w:i/>
          <w:iCs/>
        </w:rPr>
        <w:t>figshare</w:t>
      </w:r>
      <w:r w:rsidRPr="0025589C">
        <w:t xml:space="preserve"> (doi:10.6084/m9.figshare.3485984; </w:t>
      </w:r>
      <w:r w:rsidRPr="0025589C">
        <w:rPr>
          <w:i/>
          <w:iCs/>
        </w:rPr>
        <w:t xml:space="preserve">for editors and reviewers only: </w:t>
      </w:r>
      <w:hyperlink r:id="rId19"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27F0D037" w14:textId="3B341E16" w:rsidR="007C5E66" w:rsidRPr="0025589C" w:rsidRDefault="007C5E66" w:rsidP="007C5E66">
      <w:r w:rsidRPr="00634C42">
        <w:rPr>
          <w:b/>
          <w:bCs/>
        </w:rPr>
        <w:t>Figure reproduction</w:t>
      </w:r>
      <w:r w:rsidRPr="00634C42">
        <w:t>. Data was analyzed and figures 1</w:t>
      </w:r>
      <w:r>
        <w:t>-6</w:t>
      </w:r>
      <w:r w:rsidRPr="00634C42">
        <w:t xml:space="preserve"> were produced using a Jupyter notebook </w:t>
      </w:r>
      <w:r w:rsidRPr="00634C42">
        <w:fldChar w:fldCharType="begin" w:fldLock="1"/>
      </w:r>
      <w:r w:rsidR="00746829">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1)","plainTextFormattedCitation":"(41)","previouslyFormattedCitation":"(40)"},"properties":{"noteIndex":0},"schema":"https://github.com/citation-style-language/schema/raw/master/csl-citation.json"}</w:instrText>
      </w:r>
      <w:r w:rsidRPr="00634C42">
        <w:fldChar w:fldCharType="separate"/>
      </w:r>
      <w:r w:rsidR="00746829" w:rsidRPr="00746829">
        <w:rPr>
          <w:noProof/>
        </w:rPr>
        <w:t>(41)</w:t>
      </w:r>
      <w:r w:rsidRPr="00634C42">
        <w:fldChar w:fldCharType="end"/>
      </w:r>
      <w:r w:rsidRPr="00634C42">
        <w:t xml:space="preserve"> that 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Pilpel, D. Hizi, I. Françoise, I. Frumkin, O. Dahan, A. Yona, T. Pupko, A. Eldar, I. Ben-Zion, E. Even-Tov, H. Acar, J. Friedman, J. Masel, and E. Rosenberg, for helpful discussions and comments, and L. Zelcbuch, </w:t>
      </w:r>
      <w:r w:rsidRPr="0025589C">
        <w:rPr>
          <w:sz w:val="22"/>
          <w:szCs w:val="22"/>
          <w:lang w:val="en-GB"/>
        </w:rPr>
        <w:t>N. Wertheimer, A. Rosenberg, A. Zisman, F. Yang, E. Shtifman Segal, I. Melamed-Havin, and R. Yaari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52B47DF9" w14:textId="26189B9E" w:rsidR="00746829" w:rsidRPr="00746829" w:rsidRDefault="007C5E66" w:rsidP="00746829">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6829" w:rsidRPr="00746829">
        <w:rPr>
          <w:rFonts w:ascii="Times New Roman" w:hAnsi="Times New Roman" w:cs="Times New Roman"/>
          <w:noProof/>
        </w:rPr>
        <w:t xml:space="preserve">1. </w:t>
      </w:r>
      <w:r w:rsidR="00746829" w:rsidRPr="00746829">
        <w:rPr>
          <w:rFonts w:ascii="Times New Roman" w:hAnsi="Times New Roman" w:cs="Times New Roman"/>
          <w:noProof/>
        </w:rPr>
        <w:tab/>
        <w:t xml:space="preserve">Chevin L-M (2011) On measuring selection in experimental evolution. </w:t>
      </w:r>
      <w:r w:rsidR="00746829" w:rsidRPr="00746829">
        <w:rPr>
          <w:rFonts w:ascii="Times New Roman" w:hAnsi="Times New Roman" w:cs="Times New Roman"/>
          <w:i/>
          <w:iCs/>
          <w:noProof/>
        </w:rPr>
        <w:t>Biol Lett</w:t>
      </w:r>
      <w:r w:rsidR="00746829" w:rsidRPr="00746829">
        <w:rPr>
          <w:rFonts w:ascii="Times New Roman" w:hAnsi="Times New Roman" w:cs="Times New Roman"/>
          <w:noProof/>
        </w:rPr>
        <w:t xml:space="preserve"> 7(2):210–3.</w:t>
      </w:r>
    </w:p>
    <w:p w14:paraId="71518F6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 </w:t>
      </w:r>
      <w:r w:rsidRPr="00746829">
        <w:rPr>
          <w:rFonts w:ascii="Times New Roman" w:hAnsi="Times New Roman" w:cs="Times New Roman"/>
          <w:noProof/>
        </w:rPr>
        <w:tab/>
        <w:t>Gallet R, Cooper TF, Elena SF, Lenormand T (2012) Measuring selection coefficients below 10</w:t>
      </w:r>
      <w:r w:rsidRPr="00746829">
        <w:rPr>
          <w:rFonts w:ascii="Times New Roman" w:hAnsi="Times New Roman" w:cs="Times New Roman"/>
          <w:noProof/>
          <w:vertAlign w:val="superscript"/>
        </w:rPr>
        <w:t>-3</w:t>
      </w:r>
      <w:r w:rsidRPr="00746829">
        <w:rPr>
          <w:rFonts w:ascii="Times New Roman" w:hAnsi="Times New Roman" w:cs="Times New Roman"/>
          <w:noProof/>
        </w:rPr>
        <w:t xml:space="preserve">: method, questions, and prospects. </w:t>
      </w:r>
      <w:r w:rsidRPr="00746829">
        <w:rPr>
          <w:rFonts w:ascii="Times New Roman" w:hAnsi="Times New Roman" w:cs="Times New Roman"/>
          <w:i/>
          <w:iCs/>
          <w:noProof/>
        </w:rPr>
        <w:t>Genetics</w:t>
      </w:r>
      <w:r w:rsidRPr="00746829">
        <w:rPr>
          <w:rFonts w:ascii="Times New Roman" w:hAnsi="Times New Roman" w:cs="Times New Roman"/>
          <w:noProof/>
        </w:rPr>
        <w:t xml:space="preserve"> 190(1):175–86.</w:t>
      </w:r>
    </w:p>
    <w:p w14:paraId="60F7230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 </w:t>
      </w:r>
      <w:r w:rsidRPr="00746829">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6829">
        <w:rPr>
          <w:rFonts w:ascii="Times New Roman" w:hAnsi="Times New Roman" w:cs="Times New Roman"/>
          <w:i/>
          <w:iCs/>
          <w:noProof/>
        </w:rPr>
        <w:t>PLoS One</w:t>
      </w:r>
      <w:r w:rsidRPr="00746829">
        <w:rPr>
          <w:rFonts w:ascii="Times New Roman" w:hAnsi="Times New Roman" w:cs="Times New Roman"/>
          <w:noProof/>
        </w:rPr>
        <w:t xml:space="preserve"> 10(6):e0126915.</w:t>
      </w:r>
    </w:p>
    <w:p w14:paraId="0406CD6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 </w:t>
      </w:r>
      <w:r w:rsidRPr="00746829">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6829">
        <w:rPr>
          <w:rFonts w:ascii="Times New Roman" w:hAnsi="Times New Roman" w:cs="Times New Roman"/>
          <w:i/>
          <w:iCs/>
          <w:noProof/>
        </w:rPr>
        <w:t>Mol Biol Evol</w:t>
      </w:r>
      <w:r w:rsidRPr="00746829">
        <w:rPr>
          <w:rFonts w:ascii="Times New Roman" w:hAnsi="Times New Roman" w:cs="Times New Roman"/>
          <w:noProof/>
        </w:rPr>
        <w:t xml:space="preserve"> 32(10):2675–2680.</w:t>
      </w:r>
    </w:p>
    <w:p w14:paraId="1401F1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5. </w:t>
      </w:r>
      <w:r w:rsidRPr="00746829">
        <w:rPr>
          <w:rFonts w:ascii="Times New Roman" w:hAnsi="Times New Roman" w:cs="Times New Roman"/>
          <w:noProof/>
        </w:rPr>
        <w:tab/>
        <w:t xml:space="preserve">Hall BG, Acar H, Nandipati A, Barlow M (2014) Growth rates made easy. </w:t>
      </w:r>
      <w:r w:rsidRPr="00746829">
        <w:rPr>
          <w:rFonts w:ascii="Times New Roman" w:hAnsi="Times New Roman" w:cs="Times New Roman"/>
          <w:i/>
          <w:iCs/>
          <w:noProof/>
        </w:rPr>
        <w:t>Mol Biol Evol</w:t>
      </w:r>
      <w:r w:rsidRPr="00746829">
        <w:rPr>
          <w:rFonts w:ascii="Times New Roman" w:hAnsi="Times New Roman" w:cs="Times New Roman"/>
          <w:noProof/>
        </w:rPr>
        <w:t xml:space="preserve"> 31(1):232–238.</w:t>
      </w:r>
    </w:p>
    <w:p w14:paraId="299238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6. </w:t>
      </w:r>
      <w:r w:rsidRPr="00746829">
        <w:rPr>
          <w:rFonts w:ascii="Times New Roman" w:hAnsi="Times New Roman" w:cs="Times New Roman"/>
          <w:noProof/>
        </w:rPr>
        <w:tab/>
        <w:t xml:space="preserve">Crow JF, Kimura M (1970) </w:t>
      </w:r>
      <w:r w:rsidRPr="00746829">
        <w:rPr>
          <w:rFonts w:ascii="Times New Roman" w:hAnsi="Times New Roman" w:cs="Times New Roman"/>
          <w:i/>
          <w:iCs/>
          <w:noProof/>
        </w:rPr>
        <w:t>An introduction to population genetics theory</w:t>
      </w:r>
      <w:r w:rsidRPr="00746829">
        <w:rPr>
          <w:rFonts w:ascii="Times New Roman" w:hAnsi="Times New Roman" w:cs="Times New Roman"/>
          <w:noProof/>
        </w:rPr>
        <w:t xml:space="preserve"> (Burgess Pub. Co., Minneapolis).</w:t>
      </w:r>
    </w:p>
    <w:p w14:paraId="69882BA2"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7. </w:t>
      </w:r>
      <w:r w:rsidRPr="00746829">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6829">
        <w:rPr>
          <w:rFonts w:ascii="Times New Roman" w:hAnsi="Times New Roman" w:cs="Times New Roman"/>
          <w:i/>
          <w:iCs/>
          <w:noProof/>
        </w:rPr>
        <w:t>Am Nat</w:t>
      </w:r>
      <w:r w:rsidRPr="00746829">
        <w:rPr>
          <w:rFonts w:ascii="Times New Roman" w:hAnsi="Times New Roman" w:cs="Times New Roman"/>
          <w:noProof/>
        </w:rPr>
        <w:t xml:space="preserve"> 138(6):1315.</w:t>
      </w:r>
    </w:p>
    <w:p w14:paraId="27FED16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8. </w:t>
      </w:r>
      <w:r w:rsidRPr="00746829">
        <w:rPr>
          <w:rFonts w:ascii="Times New Roman" w:hAnsi="Times New Roman" w:cs="Times New Roman"/>
          <w:noProof/>
        </w:rPr>
        <w:tab/>
        <w:t xml:space="preserve">Wahl LM, Zhu AD (2015) Survival probability of beneficial mutations in bacterial batch culture. </w:t>
      </w:r>
      <w:r w:rsidRPr="00746829">
        <w:rPr>
          <w:rFonts w:ascii="Times New Roman" w:hAnsi="Times New Roman" w:cs="Times New Roman"/>
          <w:i/>
          <w:iCs/>
          <w:noProof/>
        </w:rPr>
        <w:t>Genetics</w:t>
      </w:r>
      <w:r w:rsidRPr="00746829">
        <w:rPr>
          <w:rFonts w:ascii="Times New Roman" w:hAnsi="Times New Roman" w:cs="Times New Roman"/>
          <w:noProof/>
        </w:rPr>
        <w:t xml:space="preserve"> 200(1):309–20.</w:t>
      </w:r>
    </w:p>
    <w:p w14:paraId="75B31C7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9. </w:t>
      </w:r>
      <w:r w:rsidRPr="00746829">
        <w:rPr>
          <w:rFonts w:ascii="Times New Roman" w:hAnsi="Times New Roman" w:cs="Times New Roman"/>
          <w:noProof/>
        </w:rPr>
        <w:tab/>
        <w:t xml:space="preserve">Wiser MJ, Lenski RE (2015) A Comparison of Methods to Measure Fitnes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w:t>
      </w:r>
      <w:r w:rsidRPr="00746829">
        <w:rPr>
          <w:rFonts w:ascii="Times New Roman" w:hAnsi="Times New Roman" w:cs="Times New Roman"/>
          <w:i/>
          <w:iCs/>
          <w:noProof/>
        </w:rPr>
        <w:t>PLoS One</w:t>
      </w:r>
      <w:r w:rsidRPr="00746829">
        <w:rPr>
          <w:rFonts w:ascii="Times New Roman" w:hAnsi="Times New Roman" w:cs="Times New Roman"/>
          <w:noProof/>
        </w:rPr>
        <w:t xml:space="preserve"> 10(5):e0126210.</w:t>
      </w:r>
    </w:p>
    <w:p w14:paraId="73575A0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0. </w:t>
      </w:r>
      <w:r w:rsidRPr="00746829">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6829">
        <w:rPr>
          <w:rFonts w:ascii="Times New Roman" w:hAnsi="Times New Roman" w:cs="Times New Roman"/>
          <w:noProof/>
        </w:rPr>
        <w:lastRenderedPageBreak/>
        <w:t xml:space="preserve">Potential for Adaptive Walks in Challenging Environments. </w:t>
      </w:r>
      <w:r w:rsidRPr="00746829">
        <w:rPr>
          <w:rFonts w:ascii="Times New Roman" w:hAnsi="Times New Roman" w:cs="Times New Roman"/>
          <w:i/>
          <w:iCs/>
          <w:noProof/>
        </w:rPr>
        <w:t>Genetics</w:t>
      </w:r>
      <w:r w:rsidRPr="00746829">
        <w:rPr>
          <w:rFonts w:ascii="Times New Roman" w:hAnsi="Times New Roman" w:cs="Times New Roman"/>
          <w:noProof/>
        </w:rPr>
        <w:t xml:space="preserve"> 196(3):1–35.</w:t>
      </w:r>
    </w:p>
    <w:p w14:paraId="792631F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1. </w:t>
      </w:r>
      <w:r w:rsidRPr="00746829">
        <w:rPr>
          <w:rFonts w:ascii="Times New Roman" w:hAnsi="Times New Roman" w:cs="Times New Roman"/>
          <w:noProof/>
        </w:rPr>
        <w:tab/>
        <w:t xml:space="preserve">Levy SF, et al. (2015) Quantitative evolutionary dynamics using high-resolution lineage tracking. </w:t>
      </w:r>
      <w:r w:rsidRPr="00746829">
        <w:rPr>
          <w:rFonts w:ascii="Times New Roman" w:hAnsi="Times New Roman" w:cs="Times New Roman"/>
          <w:i/>
          <w:iCs/>
          <w:noProof/>
        </w:rPr>
        <w:t>Nature</w:t>
      </w:r>
      <w:r w:rsidRPr="00746829">
        <w:rPr>
          <w:rFonts w:ascii="Times New Roman" w:hAnsi="Times New Roman" w:cs="Times New Roman"/>
          <w:noProof/>
        </w:rPr>
        <w:t xml:space="preserve"> 519(7542):181–186.</w:t>
      </w:r>
    </w:p>
    <w:p w14:paraId="4958703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2. </w:t>
      </w:r>
      <w:r w:rsidRPr="00746829">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6829">
        <w:rPr>
          <w:rFonts w:ascii="Times New Roman" w:hAnsi="Times New Roman" w:cs="Times New Roman"/>
          <w:i/>
          <w:iCs/>
          <w:noProof/>
        </w:rPr>
        <w:t>Am Nat</w:t>
      </w:r>
      <w:r w:rsidRPr="00746829">
        <w:rPr>
          <w:rFonts w:ascii="Times New Roman" w:hAnsi="Times New Roman" w:cs="Times New Roman"/>
          <w:noProof/>
        </w:rPr>
        <w:t xml:space="preserve"> 144(3):432–456.</w:t>
      </w:r>
    </w:p>
    <w:p w14:paraId="60D65F9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3. </w:t>
      </w:r>
      <w:r w:rsidRPr="00746829">
        <w:rPr>
          <w:rFonts w:ascii="Times New Roman" w:hAnsi="Times New Roman" w:cs="Times New Roman"/>
          <w:noProof/>
        </w:rPr>
        <w:tab/>
        <w:t xml:space="preserve">Li Y, et al. (2018) Hidden Complexity of Yeast Adaptation under Simple Evolutionary Conditions. </w:t>
      </w:r>
      <w:r w:rsidRPr="00746829">
        <w:rPr>
          <w:rFonts w:ascii="Times New Roman" w:hAnsi="Times New Roman" w:cs="Times New Roman"/>
          <w:i/>
          <w:iCs/>
          <w:noProof/>
        </w:rPr>
        <w:t>Curr Biol</w:t>
      </w:r>
      <w:r w:rsidRPr="00746829">
        <w:rPr>
          <w:rFonts w:ascii="Times New Roman" w:hAnsi="Times New Roman" w:cs="Times New Roman"/>
          <w:noProof/>
        </w:rPr>
        <w:t xml:space="preserve"> 28(4):515–525.e6.</w:t>
      </w:r>
    </w:p>
    <w:p w14:paraId="1B1F4EF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4. </w:t>
      </w:r>
      <w:r w:rsidRPr="00746829">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6829">
        <w:rPr>
          <w:rFonts w:ascii="Times New Roman" w:hAnsi="Times New Roman" w:cs="Times New Roman"/>
          <w:i/>
          <w:iCs/>
          <w:noProof/>
        </w:rPr>
        <w:t>BMC Evol Biol</w:t>
      </w:r>
      <w:r w:rsidRPr="00746829">
        <w:rPr>
          <w:rFonts w:ascii="Times New Roman" w:hAnsi="Times New Roman" w:cs="Times New Roman"/>
          <w:noProof/>
        </w:rPr>
        <w:t xml:space="preserve"> 10(1). doi:10.1186/1471-2148-10-11.</w:t>
      </w:r>
    </w:p>
    <w:p w14:paraId="1B2481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5. </w:t>
      </w:r>
      <w:r w:rsidRPr="00746829">
        <w:rPr>
          <w:rFonts w:ascii="Times New Roman" w:hAnsi="Times New Roman" w:cs="Times New Roman"/>
          <w:noProof/>
        </w:rPr>
        <w:tab/>
        <w:t xml:space="preserve">Baranyi J, Roberts TA (1994) A dynamic approach to predicting bacterial growth in food. </w:t>
      </w:r>
      <w:r w:rsidRPr="00746829">
        <w:rPr>
          <w:rFonts w:ascii="Times New Roman" w:hAnsi="Times New Roman" w:cs="Times New Roman"/>
          <w:i/>
          <w:iCs/>
          <w:noProof/>
        </w:rPr>
        <w:t>Int J Food Microbiol</w:t>
      </w:r>
      <w:r w:rsidRPr="00746829">
        <w:rPr>
          <w:rFonts w:ascii="Times New Roman" w:hAnsi="Times New Roman" w:cs="Times New Roman"/>
          <w:noProof/>
        </w:rPr>
        <w:t xml:space="preserve"> 23:277–294.</w:t>
      </w:r>
    </w:p>
    <w:p w14:paraId="627EED8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6. </w:t>
      </w:r>
      <w:r w:rsidRPr="00746829">
        <w:rPr>
          <w:rFonts w:ascii="Times New Roman" w:hAnsi="Times New Roman" w:cs="Times New Roman"/>
          <w:noProof/>
        </w:rPr>
        <w:tab/>
        <w:t xml:space="preserve">Williams FM (1967) A model of cell growth dynamics. </w:t>
      </w:r>
      <w:r w:rsidRPr="00746829">
        <w:rPr>
          <w:rFonts w:ascii="Times New Roman" w:hAnsi="Times New Roman" w:cs="Times New Roman"/>
          <w:i/>
          <w:iCs/>
          <w:noProof/>
        </w:rPr>
        <w:t>J Theor Biol</w:t>
      </w:r>
      <w:r w:rsidRPr="00746829">
        <w:rPr>
          <w:rFonts w:ascii="Times New Roman" w:hAnsi="Times New Roman" w:cs="Times New Roman"/>
          <w:noProof/>
        </w:rPr>
        <w:t xml:space="preserve"> 15(2):190–207.</w:t>
      </w:r>
    </w:p>
    <w:p w14:paraId="3A6A60B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7. </w:t>
      </w:r>
      <w:r w:rsidRPr="00746829">
        <w:rPr>
          <w:rFonts w:ascii="Times New Roman" w:hAnsi="Times New Roman" w:cs="Times New Roman"/>
          <w:noProof/>
        </w:rPr>
        <w:tab/>
        <w:t xml:space="preserve">Van Dedem G, Moo-Young M (1975) A model for diauxic growth. </w:t>
      </w:r>
      <w:r w:rsidRPr="00746829">
        <w:rPr>
          <w:rFonts w:ascii="Times New Roman" w:hAnsi="Times New Roman" w:cs="Times New Roman"/>
          <w:i/>
          <w:iCs/>
          <w:noProof/>
        </w:rPr>
        <w:t>Biotechnol Bioeng</w:t>
      </w:r>
      <w:r w:rsidRPr="00746829">
        <w:rPr>
          <w:rFonts w:ascii="Times New Roman" w:hAnsi="Times New Roman" w:cs="Times New Roman"/>
          <w:noProof/>
        </w:rPr>
        <w:t xml:space="preserve"> 17(9):1301–1312.</w:t>
      </w:r>
    </w:p>
    <w:p w14:paraId="1E0DAAD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8. </w:t>
      </w:r>
      <w:r w:rsidRPr="00746829">
        <w:rPr>
          <w:rFonts w:ascii="Times New Roman" w:hAnsi="Times New Roman" w:cs="Times New Roman"/>
          <w:noProof/>
        </w:rPr>
        <w:tab/>
        <w:t xml:space="preserve">Majeed H, Gillor O, Kerr B, Riley MA (2011) Competitive interaction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populations: The role of bacteriocins. </w:t>
      </w:r>
      <w:r w:rsidRPr="00746829">
        <w:rPr>
          <w:rFonts w:ascii="Times New Roman" w:hAnsi="Times New Roman" w:cs="Times New Roman"/>
          <w:i/>
          <w:iCs/>
          <w:noProof/>
        </w:rPr>
        <w:t>ISME J</w:t>
      </w:r>
      <w:r w:rsidRPr="00746829">
        <w:rPr>
          <w:rFonts w:ascii="Times New Roman" w:hAnsi="Times New Roman" w:cs="Times New Roman"/>
          <w:noProof/>
        </w:rPr>
        <w:t xml:space="preserve"> 5(1):71–81.</w:t>
      </w:r>
    </w:p>
    <w:p w14:paraId="0D60E4B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9. </w:t>
      </w:r>
      <w:r w:rsidRPr="00746829">
        <w:rPr>
          <w:rFonts w:ascii="Times New Roman" w:hAnsi="Times New Roman" w:cs="Times New Roman"/>
          <w:noProof/>
        </w:rPr>
        <w:tab/>
        <w:t xml:space="preserve">Özkaya Ö, Balbontín R, Gordo I, Xavier KB (2018) Cheating on Cheaters Stabilizes Cooperation in </w:t>
      </w:r>
      <w:r w:rsidRPr="00746829">
        <w:rPr>
          <w:rFonts w:ascii="Times New Roman" w:hAnsi="Times New Roman" w:cs="Times New Roman"/>
          <w:i/>
          <w:iCs/>
          <w:noProof/>
        </w:rPr>
        <w:t>Pseudomonas aeruginosa</w:t>
      </w:r>
      <w:r w:rsidRPr="00746829">
        <w:rPr>
          <w:rFonts w:ascii="Times New Roman" w:hAnsi="Times New Roman" w:cs="Times New Roman"/>
          <w:noProof/>
        </w:rPr>
        <w:t xml:space="preserve">. </w:t>
      </w:r>
      <w:r w:rsidRPr="00746829">
        <w:rPr>
          <w:rFonts w:ascii="Times New Roman" w:hAnsi="Times New Roman" w:cs="Times New Roman"/>
          <w:i/>
          <w:iCs/>
          <w:noProof/>
        </w:rPr>
        <w:t>Curr Biol</w:t>
      </w:r>
      <w:r w:rsidRPr="00746829">
        <w:rPr>
          <w:rFonts w:ascii="Times New Roman" w:hAnsi="Times New Roman" w:cs="Times New Roman"/>
          <w:noProof/>
        </w:rPr>
        <w:t xml:space="preserve"> 28(13):2070–2080.e6.</w:t>
      </w:r>
    </w:p>
    <w:p w14:paraId="5931E5D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0. </w:t>
      </w:r>
      <w:r w:rsidRPr="00746829">
        <w:rPr>
          <w:rFonts w:ascii="Times New Roman" w:hAnsi="Times New Roman" w:cs="Times New Roman"/>
          <w:noProof/>
        </w:rPr>
        <w:tab/>
        <w:t xml:space="preserve">Otto SP, Day T (2007) </w:t>
      </w:r>
      <w:r w:rsidRPr="00746829">
        <w:rPr>
          <w:rFonts w:ascii="Times New Roman" w:hAnsi="Times New Roman" w:cs="Times New Roman"/>
          <w:i/>
          <w:iCs/>
          <w:noProof/>
        </w:rPr>
        <w:t>A biologist’s guide to mathematical modeling in ecology and evolution</w:t>
      </w:r>
      <w:r w:rsidRPr="00746829">
        <w:rPr>
          <w:rFonts w:ascii="Times New Roman" w:hAnsi="Times New Roman" w:cs="Times New Roman"/>
          <w:noProof/>
        </w:rPr>
        <w:t xml:space="preserve"> (Princeton University Press).</w:t>
      </w:r>
    </w:p>
    <w:p w14:paraId="6A4B41E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1. </w:t>
      </w:r>
      <w:r w:rsidRPr="00746829">
        <w:rPr>
          <w:rFonts w:ascii="Times New Roman" w:hAnsi="Times New Roman" w:cs="Times New Roman"/>
          <w:noProof/>
        </w:rPr>
        <w:tab/>
        <w:t xml:space="preserve">Frumkin I, et al. (2018) Codon usage of highly expressed genes affects proteome-wide translation efficiency.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115(21):E4940–E4949.</w:t>
      </w:r>
    </w:p>
    <w:p w14:paraId="642BD16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2. </w:t>
      </w:r>
      <w:r w:rsidRPr="00746829">
        <w:rPr>
          <w:rFonts w:ascii="Times New Roman" w:hAnsi="Times New Roman" w:cs="Times New Roman"/>
          <w:noProof/>
        </w:rPr>
        <w:tab/>
        <w:t xml:space="preserve">Hegreness M, Shoresh N, Hartl DL, Kishony R (2006) An equivalence principle for the incorporation of favorable mutations in asexual populations. </w:t>
      </w:r>
      <w:r w:rsidRPr="00746829">
        <w:rPr>
          <w:rFonts w:ascii="Times New Roman" w:hAnsi="Times New Roman" w:cs="Times New Roman"/>
          <w:i/>
          <w:iCs/>
          <w:noProof/>
        </w:rPr>
        <w:t>Science (80- )</w:t>
      </w:r>
      <w:r w:rsidRPr="00746829">
        <w:rPr>
          <w:rFonts w:ascii="Times New Roman" w:hAnsi="Times New Roman" w:cs="Times New Roman"/>
          <w:noProof/>
        </w:rPr>
        <w:t xml:space="preserve"> 311(5767):1615–7.</w:t>
      </w:r>
    </w:p>
    <w:p w14:paraId="000CFC6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3. </w:t>
      </w:r>
      <w:r w:rsidRPr="00746829">
        <w:rPr>
          <w:rFonts w:ascii="Times New Roman" w:hAnsi="Times New Roman" w:cs="Times New Roman"/>
          <w:noProof/>
        </w:rPr>
        <w:tab/>
        <w:t xml:space="preserve">Bell G (2010) Experimental genomics of fitness in yeast. </w:t>
      </w:r>
      <w:r w:rsidRPr="00746829">
        <w:rPr>
          <w:rFonts w:ascii="Times New Roman" w:hAnsi="Times New Roman" w:cs="Times New Roman"/>
          <w:i/>
          <w:iCs/>
          <w:noProof/>
        </w:rPr>
        <w:t>Proc R Soc B Biol Sci</w:t>
      </w:r>
      <w:r w:rsidRPr="00746829">
        <w:rPr>
          <w:rFonts w:ascii="Times New Roman" w:hAnsi="Times New Roman" w:cs="Times New Roman"/>
          <w:noProof/>
        </w:rPr>
        <w:t xml:space="preserve"> 277(1687):1459–1467.</w:t>
      </w:r>
    </w:p>
    <w:p w14:paraId="0D3C377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4. </w:t>
      </w:r>
      <w:r w:rsidRPr="00746829">
        <w:rPr>
          <w:rFonts w:ascii="Times New Roman" w:hAnsi="Times New Roman" w:cs="Times New Roman"/>
          <w:noProof/>
        </w:rPr>
        <w:tab/>
        <w:t xml:space="preserve">Sprouffske K, Wagner A (2016) Growthcurver: An R package for obtaining interpretable metrics from microbial growth curves. </w:t>
      </w:r>
      <w:r w:rsidRPr="00746829">
        <w:rPr>
          <w:rFonts w:ascii="Times New Roman" w:hAnsi="Times New Roman" w:cs="Times New Roman"/>
          <w:i/>
          <w:iCs/>
          <w:noProof/>
        </w:rPr>
        <w:t>BMC Bioinformatics</w:t>
      </w:r>
      <w:r w:rsidRPr="00746829">
        <w:rPr>
          <w:rFonts w:ascii="Times New Roman" w:hAnsi="Times New Roman" w:cs="Times New Roman"/>
          <w:noProof/>
        </w:rPr>
        <w:t xml:space="preserve"> 17(1):17–20.</w:t>
      </w:r>
    </w:p>
    <w:p w14:paraId="5A298D1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5. </w:t>
      </w:r>
      <w:r w:rsidRPr="00746829">
        <w:rPr>
          <w:rFonts w:ascii="Times New Roman" w:hAnsi="Times New Roman" w:cs="Times New Roman"/>
          <w:noProof/>
        </w:rPr>
        <w:tab/>
        <w:t xml:space="preserve">Van Rossum G, others (2007) Python Programming Language. </w:t>
      </w:r>
      <w:r w:rsidRPr="00746829">
        <w:rPr>
          <w:rFonts w:ascii="Times New Roman" w:hAnsi="Times New Roman" w:cs="Times New Roman"/>
          <w:i/>
          <w:iCs/>
          <w:noProof/>
        </w:rPr>
        <w:t>USENIX Annual Technical Conference</w:t>
      </w:r>
      <w:r w:rsidRPr="00746829">
        <w:rPr>
          <w:rFonts w:ascii="Times New Roman" w:hAnsi="Times New Roman" w:cs="Times New Roman"/>
          <w:noProof/>
        </w:rPr>
        <w:t>.</w:t>
      </w:r>
    </w:p>
    <w:p w14:paraId="07170C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6. </w:t>
      </w:r>
      <w:r w:rsidRPr="00746829">
        <w:rPr>
          <w:rFonts w:ascii="Times New Roman" w:hAnsi="Times New Roman" w:cs="Times New Roman"/>
          <w:noProof/>
        </w:rPr>
        <w:tab/>
        <w:t xml:space="preserve">Zelcbuch L, et al. (2013) Spanning high-dimensional expression space using ribosome-binding site combinatorics. </w:t>
      </w:r>
      <w:r w:rsidRPr="00746829">
        <w:rPr>
          <w:rFonts w:ascii="Times New Roman" w:hAnsi="Times New Roman" w:cs="Times New Roman"/>
          <w:i/>
          <w:iCs/>
          <w:noProof/>
        </w:rPr>
        <w:t>Nucleic Acids Res</w:t>
      </w:r>
      <w:r w:rsidRPr="00746829">
        <w:rPr>
          <w:rFonts w:ascii="Times New Roman" w:hAnsi="Times New Roman" w:cs="Times New Roman"/>
          <w:noProof/>
        </w:rPr>
        <w:t xml:space="preserve"> 41(9):e98–e98.</w:t>
      </w:r>
    </w:p>
    <w:p w14:paraId="1A34902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7. </w:t>
      </w:r>
      <w:r w:rsidRPr="00746829">
        <w:rPr>
          <w:rFonts w:ascii="Times New Roman" w:hAnsi="Times New Roman" w:cs="Times New Roman"/>
          <w:noProof/>
        </w:rPr>
        <w:tab/>
        <w:t xml:space="preserve">R Development Core Team (2012) R: A Language and Environment for Statistical </w:t>
      </w:r>
      <w:r w:rsidRPr="00746829">
        <w:rPr>
          <w:rFonts w:ascii="Times New Roman" w:hAnsi="Times New Roman" w:cs="Times New Roman"/>
          <w:noProof/>
        </w:rPr>
        <w:lastRenderedPageBreak/>
        <w:t>Computing.</w:t>
      </w:r>
    </w:p>
    <w:p w14:paraId="6D8A0EF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8. </w:t>
      </w:r>
      <w:r w:rsidRPr="00746829">
        <w:rPr>
          <w:rFonts w:ascii="Times New Roman" w:hAnsi="Times New Roman" w:cs="Times New Roman"/>
          <w:noProof/>
        </w:rPr>
        <w:tab/>
        <w:t xml:space="preserve">Ge Y, Sealfon SC (2012) flowPeaks: a fast unsupervised clustering for flow cytometry data via K-means and density peak finding. </w:t>
      </w:r>
      <w:r w:rsidRPr="00746829">
        <w:rPr>
          <w:rFonts w:ascii="Times New Roman" w:hAnsi="Times New Roman" w:cs="Times New Roman"/>
          <w:i/>
          <w:iCs/>
          <w:noProof/>
        </w:rPr>
        <w:t>Bioinformatics</w:t>
      </w:r>
      <w:r w:rsidRPr="00746829">
        <w:rPr>
          <w:rFonts w:ascii="Times New Roman" w:hAnsi="Times New Roman" w:cs="Times New Roman"/>
          <w:noProof/>
        </w:rPr>
        <w:t xml:space="preserve"> 28(15):2052–2058.</w:t>
      </w:r>
    </w:p>
    <w:p w14:paraId="646BFBE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9. </w:t>
      </w:r>
      <w:r w:rsidRPr="00746829">
        <w:rPr>
          <w:rFonts w:ascii="Times New Roman" w:hAnsi="Times New Roman" w:cs="Times New Roman"/>
          <w:noProof/>
        </w:rPr>
        <w:tab/>
        <w:t xml:space="preserve">van der Walt S, Colbert SC, Varoquaux G (2011) The NumPy Array: A Structure for Efficient Numerical Computation. </w:t>
      </w:r>
      <w:r w:rsidRPr="00746829">
        <w:rPr>
          <w:rFonts w:ascii="Times New Roman" w:hAnsi="Times New Roman" w:cs="Times New Roman"/>
          <w:i/>
          <w:iCs/>
          <w:noProof/>
        </w:rPr>
        <w:t>Comput Sci Eng</w:t>
      </w:r>
      <w:r w:rsidRPr="00746829">
        <w:rPr>
          <w:rFonts w:ascii="Times New Roman" w:hAnsi="Times New Roman" w:cs="Times New Roman"/>
          <w:noProof/>
        </w:rPr>
        <w:t xml:space="preserve"> 13(2):22–30.</w:t>
      </w:r>
    </w:p>
    <w:p w14:paraId="1DACC5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0. </w:t>
      </w:r>
      <w:r w:rsidRPr="00746829">
        <w:rPr>
          <w:rFonts w:ascii="Times New Roman" w:hAnsi="Times New Roman" w:cs="Times New Roman"/>
          <w:noProof/>
        </w:rPr>
        <w:tab/>
        <w:t>Jones E, Oliphant T, Peterson P, others (2001) SciPy: Open source scientific tools for Python. Available at: http://www.scipy.org/.</w:t>
      </w:r>
    </w:p>
    <w:p w14:paraId="0819439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1. </w:t>
      </w:r>
      <w:r w:rsidRPr="00746829">
        <w:rPr>
          <w:rFonts w:ascii="Times New Roman" w:hAnsi="Times New Roman" w:cs="Times New Roman"/>
          <w:noProof/>
        </w:rPr>
        <w:tab/>
        <w:t xml:space="preserve">Hunter JD (2007) Matplotlib: A 2D Graphics Environment. </w:t>
      </w:r>
      <w:r w:rsidRPr="00746829">
        <w:rPr>
          <w:rFonts w:ascii="Times New Roman" w:hAnsi="Times New Roman" w:cs="Times New Roman"/>
          <w:i/>
          <w:iCs/>
          <w:noProof/>
        </w:rPr>
        <w:t>Comput Sci Eng</w:t>
      </w:r>
      <w:r w:rsidRPr="00746829">
        <w:rPr>
          <w:rFonts w:ascii="Times New Roman" w:hAnsi="Times New Roman" w:cs="Times New Roman"/>
          <w:noProof/>
        </w:rPr>
        <w:t xml:space="preserve"> 9(3):90–95.</w:t>
      </w:r>
    </w:p>
    <w:p w14:paraId="4C43731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2. </w:t>
      </w:r>
      <w:r w:rsidRPr="00746829">
        <w:rPr>
          <w:rFonts w:ascii="Times New Roman" w:hAnsi="Times New Roman" w:cs="Times New Roman"/>
          <w:noProof/>
        </w:rPr>
        <w:tab/>
        <w:t xml:space="preserve">McKinney W (2010) Data Structures for Statistical Computing in Python. </w:t>
      </w:r>
      <w:r w:rsidRPr="00746829">
        <w:rPr>
          <w:rFonts w:ascii="Times New Roman" w:hAnsi="Times New Roman" w:cs="Times New Roman"/>
          <w:i/>
          <w:iCs/>
          <w:noProof/>
        </w:rPr>
        <w:t>Proceedings of the 9th Python in Science Conference</w:t>
      </w:r>
      <w:r w:rsidRPr="00746829">
        <w:rPr>
          <w:rFonts w:ascii="Times New Roman" w:hAnsi="Times New Roman" w:cs="Times New Roman"/>
          <w:noProof/>
        </w:rPr>
        <w:t>, eds van der Walt S, Millman J, pp 51–56.</w:t>
      </w:r>
    </w:p>
    <w:p w14:paraId="52A314C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3. </w:t>
      </w:r>
      <w:r w:rsidRPr="00746829">
        <w:rPr>
          <w:rFonts w:ascii="Times New Roman" w:hAnsi="Times New Roman" w:cs="Times New Roman"/>
          <w:noProof/>
        </w:rPr>
        <w:tab/>
        <w:t>Waskom M, et al. (2016) seaborn: v0.7.0 (January 2016). doi:10.5281/zenodo.45133.</w:t>
      </w:r>
    </w:p>
    <w:p w14:paraId="5560941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4. </w:t>
      </w:r>
      <w:r w:rsidRPr="00746829">
        <w:rPr>
          <w:rFonts w:ascii="Times New Roman" w:hAnsi="Times New Roman" w:cs="Times New Roman"/>
          <w:noProof/>
        </w:rPr>
        <w:tab/>
        <w:t>Newville M, Ingargiola A, Stensitzki T, Allen DB (2014) LMFIT: Non-Linear Least-Square Minimization and Curve-Fitting for Python. doi:10.5281/zenodo.11813.</w:t>
      </w:r>
    </w:p>
    <w:p w14:paraId="751F38D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5. </w:t>
      </w:r>
      <w:r w:rsidRPr="00746829">
        <w:rPr>
          <w:rFonts w:ascii="Times New Roman" w:hAnsi="Times New Roman" w:cs="Times New Roman"/>
          <w:noProof/>
        </w:rPr>
        <w:tab/>
        <w:t xml:space="preserve">Pedregosa F, et al. (2011) Scikit-learn: Machine Learning in Python. </w:t>
      </w:r>
      <w:r w:rsidRPr="00746829">
        <w:rPr>
          <w:rFonts w:ascii="Times New Roman" w:hAnsi="Times New Roman" w:cs="Times New Roman"/>
          <w:i/>
          <w:iCs/>
          <w:noProof/>
        </w:rPr>
        <w:t>J Mach Learn Res</w:t>
      </w:r>
      <w:r w:rsidRPr="00746829">
        <w:rPr>
          <w:rFonts w:ascii="Times New Roman" w:hAnsi="Times New Roman" w:cs="Times New Roman"/>
          <w:noProof/>
        </w:rPr>
        <w:t xml:space="preserve"> 12:2825–2830.</w:t>
      </w:r>
    </w:p>
    <w:p w14:paraId="49D43FD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6. </w:t>
      </w:r>
      <w:r w:rsidRPr="00746829">
        <w:rPr>
          <w:rFonts w:ascii="Times New Roman" w:hAnsi="Times New Roman" w:cs="Times New Roman"/>
          <w:noProof/>
        </w:rPr>
        <w:tab/>
        <w:t>SymPy Development Team (2014) SymPy: Python library for symbolic mathematics.</w:t>
      </w:r>
    </w:p>
    <w:p w14:paraId="6EA1C3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7. </w:t>
      </w:r>
      <w:r w:rsidRPr="00746829">
        <w:rPr>
          <w:rFonts w:ascii="Times New Roman" w:hAnsi="Times New Roman" w:cs="Times New Roman"/>
          <w:noProof/>
        </w:rPr>
        <w:tab/>
        <w:t xml:space="preserve">Kass R, Raftery A (1995) Bayes Factors. </w:t>
      </w:r>
      <w:r w:rsidRPr="00746829">
        <w:rPr>
          <w:rFonts w:ascii="Times New Roman" w:hAnsi="Times New Roman" w:cs="Times New Roman"/>
          <w:i/>
          <w:iCs/>
          <w:noProof/>
        </w:rPr>
        <w:t>J Am Stat Assoc</w:t>
      </w:r>
      <w:r w:rsidRPr="00746829">
        <w:rPr>
          <w:rFonts w:ascii="Times New Roman" w:hAnsi="Times New Roman" w:cs="Times New Roman"/>
          <w:noProof/>
        </w:rPr>
        <w:t>:773–795.</w:t>
      </w:r>
    </w:p>
    <w:p w14:paraId="4ECFCF3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8. </w:t>
      </w:r>
      <w:r w:rsidRPr="00746829">
        <w:rPr>
          <w:rFonts w:ascii="Times New Roman" w:hAnsi="Times New Roman" w:cs="Times New Roman"/>
          <w:noProof/>
        </w:rPr>
        <w:tab/>
        <w:t xml:space="preserve">Ward EJ (2008) A review and comparison of four commonly used Bayesian and maximum likelihood model selection tools. </w:t>
      </w:r>
      <w:r w:rsidRPr="00746829">
        <w:rPr>
          <w:rFonts w:ascii="Times New Roman" w:hAnsi="Times New Roman" w:cs="Times New Roman"/>
          <w:i/>
          <w:iCs/>
          <w:noProof/>
        </w:rPr>
        <w:t>Ecol Modell</w:t>
      </w:r>
      <w:r w:rsidRPr="00746829">
        <w:rPr>
          <w:rFonts w:ascii="Times New Roman" w:hAnsi="Times New Roman" w:cs="Times New Roman"/>
          <w:noProof/>
        </w:rPr>
        <w:t xml:space="preserve"> 211(1–2):1–10.</w:t>
      </w:r>
    </w:p>
    <w:p w14:paraId="154CB54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9. </w:t>
      </w:r>
      <w:r w:rsidRPr="00746829">
        <w:rPr>
          <w:rFonts w:ascii="Times New Roman" w:hAnsi="Times New Roman" w:cs="Times New Roman"/>
          <w:noProof/>
        </w:rPr>
        <w:tab/>
        <w:t>Baranyi J (2010) Modelling and parameter estimation of bacterial growth with distributed lag time. Dissertation (University of Szeged, Hungary).</w:t>
      </w:r>
    </w:p>
    <w:p w14:paraId="3AD2AE1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0. </w:t>
      </w:r>
      <w:r w:rsidRPr="00746829">
        <w:rPr>
          <w:rFonts w:ascii="Times New Roman" w:hAnsi="Times New Roman" w:cs="Times New Roman"/>
          <w:noProof/>
        </w:rPr>
        <w:tab/>
        <w:t xml:space="preserve">Baranyi J (1997) Simple is good as long as it is enough. </w:t>
      </w:r>
      <w:r w:rsidRPr="00746829">
        <w:rPr>
          <w:rFonts w:ascii="Times New Roman" w:hAnsi="Times New Roman" w:cs="Times New Roman"/>
          <w:i/>
          <w:iCs/>
          <w:noProof/>
        </w:rPr>
        <w:t>Commentary</w:t>
      </w:r>
      <w:r w:rsidRPr="00746829">
        <w:rPr>
          <w:rFonts w:ascii="Times New Roman" w:hAnsi="Times New Roman" w:cs="Times New Roman"/>
          <w:noProof/>
        </w:rPr>
        <w:t xml:space="preserve"> (1996):391–394.</w:t>
      </w:r>
    </w:p>
    <w:p w14:paraId="3F6DB7F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1. </w:t>
      </w:r>
      <w:r w:rsidRPr="00746829">
        <w:rPr>
          <w:rFonts w:ascii="Times New Roman" w:hAnsi="Times New Roman" w:cs="Times New Roman"/>
          <w:noProof/>
        </w:rPr>
        <w:tab/>
        <w:t xml:space="preserve">Perez F, Granger BE (2007) IPython: A System for Interactive Scientific Computing. </w:t>
      </w:r>
      <w:r w:rsidRPr="00746829">
        <w:rPr>
          <w:rFonts w:ascii="Times New Roman" w:hAnsi="Times New Roman" w:cs="Times New Roman"/>
          <w:i/>
          <w:iCs/>
          <w:noProof/>
        </w:rPr>
        <w:t>Comput Sci Eng</w:t>
      </w:r>
      <w:r w:rsidRPr="00746829">
        <w:rPr>
          <w:rFonts w:ascii="Times New Roman" w:hAnsi="Times New Roman" w:cs="Times New Roman"/>
          <w:noProof/>
        </w:rPr>
        <w:t xml:space="preserve"> 9(3):21–29.</w:t>
      </w:r>
    </w:p>
    <w:p w14:paraId="6F386CF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2. </w:t>
      </w:r>
      <w:r w:rsidRPr="00746829">
        <w:rPr>
          <w:rFonts w:ascii="Times New Roman" w:hAnsi="Times New Roman" w:cs="Times New Roman"/>
          <w:noProof/>
        </w:rPr>
        <w:tab/>
        <w:t xml:space="preserve">Gopalsamy K (1986) Convergence in a resource-based competition system. </w:t>
      </w:r>
      <w:r w:rsidRPr="00746829">
        <w:rPr>
          <w:rFonts w:ascii="Times New Roman" w:hAnsi="Times New Roman" w:cs="Times New Roman"/>
          <w:i/>
          <w:iCs/>
          <w:noProof/>
        </w:rPr>
        <w:t>Bull Math Biol</w:t>
      </w:r>
      <w:r w:rsidRPr="00746829">
        <w:rPr>
          <w:rFonts w:ascii="Times New Roman" w:hAnsi="Times New Roman" w:cs="Times New Roman"/>
          <w:noProof/>
        </w:rPr>
        <w:t xml:space="preserve"> 48(5–6):681–699.</w:t>
      </w:r>
    </w:p>
    <w:p w14:paraId="62B9ADA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3. </w:t>
      </w:r>
      <w:r w:rsidRPr="00746829">
        <w:rPr>
          <w:rFonts w:ascii="Times New Roman" w:hAnsi="Times New Roman" w:cs="Times New Roman"/>
          <w:noProof/>
        </w:rPr>
        <w:tab/>
        <w:t xml:space="preserve">Dilao R, Domingos T (1999) A General Approach to the Modelling of Trophic Chains. </w:t>
      </w:r>
      <w:r w:rsidRPr="00746829">
        <w:rPr>
          <w:rFonts w:ascii="Times New Roman" w:hAnsi="Times New Roman" w:cs="Times New Roman"/>
          <w:i/>
          <w:iCs/>
          <w:noProof/>
        </w:rPr>
        <w:t>Ecol Modell</w:t>
      </w:r>
      <w:r w:rsidRPr="00746829">
        <w:rPr>
          <w:rFonts w:ascii="Times New Roman" w:hAnsi="Times New Roman" w:cs="Times New Roman"/>
          <w:noProof/>
        </w:rPr>
        <w:t xml:space="preserve"> 132(3):20.</w:t>
      </w:r>
    </w:p>
    <w:p w14:paraId="0846C8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4. </w:t>
      </w:r>
      <w:r w:rsidRPr="00746829">
        <w:rPr>
          <w:rFonts w:ascii="Times New Roman" w:hAnsi="Times New Roman" w:cs="Times New Roman"/>
          <w:noProof/>
        </w:rPr>
        <w:tab/>
        <w:t xml:space="preserve">Richards FJ (1959) A Flexible Growth Function for Empirical Use. </w:t>
      </w:r>
      <w:r w:rsidRPr="00746829">
        <w:rPr>
          <w:rFonts w:ascii="Times New Roman" w:hAnsi="Times New Roman" w:cs="Times New Roman"/>
          <w:i/>
          <w:iCs/>
          <w:noProof/>
        </w:rPr>
        <w:t>J Exp Bot</w:t>
      </w:r>
      <w:r w:rsidRPr="00746829">
        <w:rPr>
          <w:rFonts w:ascii="Times New Roman" w:hAnsi="Times New Roman" w:cs="Times New Roman"/>
          <w:noProof/>
        </w:rPr>
        <w:t xml:space="preserve"> 10(2):290–301.</w:t>
      </w:r>
    </w:p>
    <w:p w14:paraId="1E7CA25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5. </w:t>
      </w:r>
      <w:r w:rsidRPr="00746829">
        <w:rPr>
          <w:rFonts w:ascii="Times New Roman" w:hAnsi="Times New Roman" w:cs="Times New Roman"/>
          <w:noProof/>
        </w:rPr>
        <w:tab/>
        <w:t xml:space="preserve">Clark F, Brook BW, Delean S, Reşit Akçakaya H, Bradshaw CJA (2010) The theta-logistic is unreliable for modelling most census data. </w:t>
      </w:r>
      <w:r w:rsidRPr="00746829">
        <w:rPr>
          <w:rFonts w:ascii="Times New Roman" w:hAnsi="Times New Roman" w:cs="Times New Roman"/>
          <w:i/>
          <w:iCs/>
          <w:noProof/>
        </w:rPr>
        <w:t>Methods Ecol Evol</w:t>
      </w:r>
      <w:r w:rsidRPr="00746829">
        <w:rPr>
          <w:rFonts w:ascii="Times New Roman" w:hAnsi="Times New Roman" w:cs="Times New Roman"/>
          <w:noProof/>
        </w:rPr>
        <w:t xml:space="preserve"> 1(3):253–262.</w:t>
      </w:r>
    </w:p>
    <w:p w14:paraId="2E6C46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6. </w:t>
      </w:r>
      <w:r w:rsidRPr="00746829">
        <w:rPr>
          <w:rFonts w:ascii="Times New Roman" w:hAnsi="Times New Roman" w:cs="Times New Roman"/>
          <w:noProof/>
        </w:rPr>
        <w:tab/>
        <w:t xml:space="preserve">Gilpin ME, Ayala FJ (1973) Global Models of Growth and Competition.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70(12 Pt 1-2):3590–3593.</w:t>
      </w:r>
    </w:p>
    <w:p w14:paraId="0AC69E3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7. </w:t>
      </w:r>
      <w:r w:rsidRPr="00746829">
        <w:rPr>
          <w:rFonts w:ascii="Times New Roman" w:hAnsi="Times New Roman" w:cs="Times New Roman"/>
          <w:noProof/>
        </w:rPr>
        <w:tab/>
        <w:t xml:space="preserve">Verhulst P-F (1838) Notice sur la loi que la population suit dans son accroissement. Correspondance Mathématique et Physique Publiée par A. </w:t>
      </w:r>
      <w:r w:rsidRPr="00746829">
        <w:rPr>
          <w:rFonts w:ascii="Times New Roman" w:hAnsi="Times New Roman" w:cs="Times New Roman"/>
          <w:i/>
          <w:iCs/>
          <w:noProof/>
        </w:rPr>
        <w:t>Quetelet</w:t>
      </w:r>
      <w:r w:rsidRPr="00746829">
        <w:rPr>
          <w:rFonts w:ascii="Times New Roman" w:hAnsi="Times New Roman" w:cs="Times New Roman"/>
          <w:noProof/>
        </w:rPr>
        <w:t xml:space="preserve"> 10:113–121.</w:t>
      </w:r>
    </w:p>
    <w:p w14:paraId="0532753B" w14:textId="414EE2CC" w:rsidR="007C5E66" w:rsidRPr="0025589C" w:rsidRDefault="007C5E66" w:rsidP="00E5156E">
      <w:pPr>
        <w:pStyle w:val="Heading1"/>
      </w:pPr>
      <w:r w:rsidRPr="007E41E1">
        <w:lastRenderedPageBreak/>
        <w:fldChar w:fldCharType="end"/>
      </w:r>
      <w:bookmarkStart w:id="14" w:name="_GoBack"/>
      <w:bookmarkEnd w:id="14"/>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47AB35FA" w:rsidR="007C5E66" w:rsidRPr="0025589C" w:rsidRDefault="007C5E66" w:rsidP="007C5E66">
      <w:r w:rsidRPr="0025589C">
        <w:t xml:space="preserve">We derive our growth models from a resource consumption perspective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2)","plainTextFormattedCitation":"(20, 42)","previouslyFormattedCitation":"(19, 41)"},"properties":{"noteIndex":0},"schema":"https://github.com/citation-style-language/schema/raw/master/csl-citation.json"}</w:instrText>
      </w:r>
      <w:r w:rsidRPr="0025589C">
        <w:fldChar w:fldCharType="separate"/>
      </w:r>
      <w:r w:rsidR="00746829" w:rsidRPr="00746829">
        <w:rPr>
          <w:noProof/>
        </w:rPr>
        <w:t>(20, 42)</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880E6B"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880E6B"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880E6B"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48F01561"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746829">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3)","plainTextFormattedCitation":"(43)","previouslyFormattedCitation":"(42)"},"properties":{"noteIndex":0},"schema":"https://github.com/citation-style-language/schema/raw/master/csl-citation.json"}</w:instrText>
      </w:r>
      <w:r w:rsidRPr="0025589C">
        <w:fldChar w:fldCharType="separate"/>
      </w:r>
      <w:r w:rsidR="00746829" w:rsidRPr="00746829">
        <w:rPr>
          <w:noProof/>
        </w:rPr>
        <w:t>(43)</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880E6B"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880E6B"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880E6B"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322D86C" w:rsidR="007C5E66" w:rsidRPr="0025589C" w:rsidRDefault="007C5E66" w:rsidP="007C5E66">
      <w:pPr>
        <w:ind w:firstLine="0"/>
      </w:pPr>
      <w:r w:rsidRPr="0025589C">
        <w:t xml:space="preserve">which is the Richards differential equation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880E6B"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2CEBD19C" w:rsidR="007C5E66" w:rsidRPr="0025589C" w:rsidRDefault="007C5E66" w:rsidP="007C5E66">
      <w:r w:rsidRPr="0025589C">
        <w:t>Baranyi and Roberts suggested a Michaelis-Menten type of function</w:t>
      </w:r>
      <w:r>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Therefore, integrating eq. A5 produces eq</w:t>
      </w:r>
      <w:r>
        <w:t>s</w:t>
      </w:r>
      <w:r w:rsidRPr="0025589C">
        <w:t xml:space="preserve">. 2. </w:t>
      </w:r>
    </w:p>
    <w:p w14:paraId="34502411" w14:textId="6D2DA055"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746829">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manualFormatting":"(see Richards 1959, who uses different variables: W=N,A=K,m=ν+1,k=r</w:instrText>
      </w:r>
      <w:r w:rsidR="00746829">
        <w:rPr>
          <w:rFonts w:ascii="Cambria Math" w:hAnsi="Cambria Math" w:cs="Cambria Math"/>
          <w:noProof/>
        </w:rPr>
        <w:instrText>⋅</w:instrText>
      </w:r>
      <w:r w:rsidR="00746829">
        <w:rPr>
          <w:noProof/>
        </w:rPr>
        <w:instrText>ν)","plainTextFormattedCitation":"(44)","previouslyFormattedCitation":"(43)"},"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654F7ACC" w:rsidR="007C5E66" w:rsidRPr="0025589C" w:rsidRDefault="007C5E66" w:rsidP="007C5E66">
      <w:r w:rsidRPr="0025589C">
        <w:t>We use six forms of the Baranyi-Roberts model (</w:t>
      </w:r>
      <w:r>
        <w:t xml:space="preserve">see </w:t>
      </w:r>
      <w:r w:rsidRPr="002D0284">
        <w:t>Figure S2, Table S</w:t>
      </w:r>
      <w:r w:rsidRPr="002D0284">
        <w:rPr>
          <w:b/>
          <w:bCs/>
        </w:rPr>
        <w:t>1</w:t>
      </w:r>
      <w:r w:rsidRPr="0025589C">
        <w:t>). The full model is described by eq</w:t>
      </w:r>
      <w:r>
        <w:t>s</w:t>
      </w:r>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0, 45)","plainTextFormattedCitation":"(40, 45)","previouslyFormattedCitation":"(39, 44)"},"properties":{"noteIndex":0},"schema":"https://github.com/citation-style-language/schema/raw/master/csl-citation.json"}</w:instrText>
      </w:r>
      <w:r w:rsidRPr="0025589C">
        <w:fldChar w:fldCharType="separate"/>
      </w:r>
      <w:r w:rsidR="00746829" w:rsidRPr="00746829">
        <w:rPr>
          <w:noProof/>
        </w:rPr>
        <w:t>(40, 45)</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746829">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6)","plainTextFormattedCitation":"(46)","previouslyFormattedCitation":"(45)"},"properties":{"noteIndex":0},"schema":"https://github.com/citation-style-language/schema/raw/master/csl-citation.json"}</w:instrText>
      </w:r>
      <w:r w:rsidRPr="0025589C">
        <w:fldChar w:fldCharType="separate"/>
      </w:r>
      <w:r w:rsidR="00746829" w:rsidRPr="00746829">
        <w:rPr>
          <w:noProof/>
        </w:rPr>
        <w:t>(46)</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15" w:name="_Ref439853477"/>
      <w:r w:rsidRPr="0025589C">
        <w:t xml:space="preserve">Appendix </w:t>
      </w:r>
      <w:r>
        <w:t xml:space="preserve">B: </w:t>
      </w:r>
      <w:r w:rsidRPr="0025589C">
        <w:t>Mixed culture model</w:t>
      </w:r>
      <w:bookmarkEnd w:id="15"/>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eqs. 3 from eqs.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880E6B"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880E6B"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16"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6"/>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17" w:name="_Ref453761140"/>
      <w:bookmarkStart w:id="18"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19"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19"/>
      <w:r w:rsidRPr="009B1A45">
        <w:rPr>
          <w:color w:val="auto"/>
          <w:sz w:val="22"/>
          <w:szCs w:val="22"/>
        </w:rPr>
        <w:t xml:space="preserve">. </w:t>
      </w:r>
      <w:bookmarkEnd w:id="17"/>
      <w:r w:rsidRPr="009B1A45">
        <w:rPr>
          <w:color w:val="auto"/>
          <w:sz w:val="22"/>
          <w:szCs w:val="22"/>
        </w:rPr>
        <w:t xml:space="preserve">Growth models hierarchy. </w:t>
      </w:r>
      <w:r w:rsidRPr="009B1A45">
        <w:rPr>
          <w:b w:val="0"/>
          <w:bCs w:val="0"/>
          <w:color w:val="auto"/>
          <w:sz w:val="22"/>
          <w:szCs w:val="22"/>
        </w:rPr>
        <w:t xml:space="preserve">The Baranyi-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18"/>
    </w:p>
    <w:p w14:paraId="77BF6815" w14:textId="77777777" w:rsidR="007C5E66" w:rsidRDefault="007C5E66" w:rsidP="007C5E66">
      <w:pPr>
        <w:spacing w:after="200"/>
        <w:rPr>
          <w:b/>
          <w:bCs/>
        </w:rPr>
      </w:pPr>
      <w:bookmarkStart w:id="20"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0"/>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21" w:name="_Ref453761035"/>
      <w:r>
        <w:br w:type="page"/>
      </w:r>
    </w:p>
    <w:bookmarkEnd w:id="21"/>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2270"/>
        <w:gridCol w:w="1615"/>
        <w:gridCol w:w="1875"/>
        <w:gridCol w:w="1955"/>
        <w:gridCol w:w="1430"/>
      </w:tblGrid>
      <w:tr w:rsidR="007C5E66" w:rsidRPr="001E0803" w14:paraId="5F88234D"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1615"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04BF2E12" w14:textId="77777777" w:rsidR="007C5E66" w:rsidRPr="001E0803" w:rsidRDefault="007C5E66" w:rsidP="00282251">
            <w:pPr>
              <w:jc w:val="center"/>
              <w:rPr>
                <w:sz w:val="18"/>
                <w:szCs w:val="18"/>
              </w:rPr>
            </w:pPr>
            <w:r w:rsidRPr="001E0803">
              <w:rPr>
                <w:sz w:val="18"/>
                <w:szCs w:val="18"/>
              </w:rPr>
              <w:t>Baranyi Roberts 1994</w:t>
            </w:r>
          </w:p>
        </w:tc>
        <w:tc>
          <w:tcPr>
            <w:tcW w:w="1615"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
          <w:p w14:paraId="6C8C7816"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4CEC79E8" w14:textId="77777777" w:rsidR="007C5E66" w:rsidRPr="001E0803" w:rsidRDefault="007C5E66" w:rsidP="00282251">
            <w:pPr>
              <w:jc w:val="center"/>
              <w:rPr>
                <w:sz w:val="18"/>
                <w:szCs w:val="18"/>
              </w:rPr>
            </w:pPr>
            <w:r w:rsidRPr="001E0803">
              <w:rPr>
                <w:sz w:val="18"/>
                <w:szCs w:val="18"/>
              </w:rPr>
              <w:t>Baranyi 1997</w:t>
            </w:r>
          </w:p>
        </w:tc>
        <w:tc>
          <w:tcPr>
            <w:tcW w:w="1615"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
          <w:p w14:paraId="52587553"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877FD67" w14:textId="77777777" w:rsidR="007C5E66" w:rsidRPr="001E0803" w:rsidRDefault="007C5E66" w:rsidP="00282251">
            <w:pPr>
              <w:jc w:val="center"/>
              <w:rPr>
                <w:sz w:val="18"/>
                <w:szCs w:val="18"/>
              </w:rPr>
            </w:pPr>
            <w:r w:rsidRPr="001E0803">
              <w:rPr>
                <w:sz w:val="18"/>
                <w:szCs w:val="18"/>
              </w:rPr>
              <w:t>Baranyi Roberts 1994</w:t>
            </w:r>
          </w:p>
        </w:tc>
        <w:tc>
          <w:tcPr>
            <w:tcW w:w="1615"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
          <w:p w14:paraId="44773391"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
          <w:p w14:paraId="7F5DA4A9" w14:textId="77777777" w:rsidR="007C5E66" w:rsidRPr="00B36A9E"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
          <w:p w14:paraId="4682D311"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23E80DC4" w14:textId="1856C9DE"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746829" w:rsidRPr="00746829">
              <w:rPr>
                <w:noProof/>
                <w:sz w:val="18"/>
                <w:szCs w:val="18"/>
              </w:rPr>
              <w:t>(44)</w:t>
            </w:r>
            <w:r w:rsidRPr="001E0803">
              <w:rPr>
                <w:sz w:val="18"/>
                <w:szCs w:val="18"/>
              </w:rPr>
              <w:fldChar w:fldCharType="end"/>
            </w:r>
          </w:p>
        </w:tc>
      </w:tr>
      <w:tr w:rsidR="007C5E66" w:rsidRPr="001E0803" w14:paraId="513CFCA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715EDBEB" w14:textId="77777777" w:rsidR="007C5E66" w:rsidRPr="001E0803" w:rsidRDefault="007C5E66" w:rsidP="00282251">
            <w:pPr>
              <w:jc w:val="center"/>
              <w:rPr>
                <w:sz w:val="18"/>
                <w:szCs w:val="18"/>
              </w:rPr>
            </w:pPr>
            <w:r w:rsidRPr="001E0803">
              <w:rPr>
                <w:sz w:val="18"/>
                <w:szCs w:val="18"/>
              </w:rPr>
              <w:t>Baranyi 1997</w:t>
            </w:r>
          </w:p>
        </w:tc>
        <w:tc>
          <w:tcPr>
            <w:tcW w:w="1615"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
          <w:p w14:paraId="12CBF4CE"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0332DC60" w14:textId="56781CEE"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1E0803">
              <w:rPr>
                <w:sz w:val="18"/>
                <w:szCs w:val="18"/>
              </w:rPr>
              <w:fldChar w:fldCharType="separate"/>
            </w:r>
            <w:r w:rsidR="00746829" w:rsidRPr="00746829">
              <w:rPr>
                <w:noProof/>
                <w:sz w:val="18"/>
                <w:szCs w:val="18"/>
              </w:rPr>
              <w:t>(40)</w:t>
            </w:r>
            <w:r w:rsidRPr="001E0803">
              <w:rPr>
                <w:sz w:val="18"/>
                <w:szCs w:val="18"/>
              </w:rPr>
              <w:fldChar w:fldCharType="end"/>
            </w:r>
          </w:p>
        </w:tc>
      </w:tr>
      <w:tr w:rsidR="007C5E66" w:rsidRPr="001E0803" w14:paraId="7BF25B1C"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
          <w:p w14:paraId="472D403F"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74730777" w14:textId="75D2D416"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7)","plainTextFormattedCitation":"(47)","previouslyFormattedCitation":"(46)"},"properties":{"noteIndex":0},"schema":"https://github.com/citation-style-language/schema/raw/master/csl-citation.json"}</w:instrText>
            </w:r>
            <w:r w:rsidRPr="001E0803">
              <w:rPr>
                <w:sz w:val="18"/>
                <w:szCs w:val="18"/>
              </w:rPr>
              <w:fldChar w:fldCharType="separate"/>
            </w:r>
            <w:r w:rsidR="00746829" w:rsidRPr="00746829">
              <w:rPr>
                <w:noProof/>
                <w:sz w:val="18"/>
                <w:szCs w:val="18"/>
              </w:rPr>
              <w:t>(47)</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22"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22"/>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
      <w:tblGrid>
        <w:gridCol w:w="1418"/>
        <w:gridCol w:w="1134"/>
        <w:gridCol w:w="1134"/>
        <w:gridCol w:w="1134"/>
        <w:gridCol w:w="1134"/>
        <w:gridCol w:w="1134"/>
        <w:gridCol w:w="1134"/>
      </w:tblGrid>
      <w:tr w:rsidR="007C5E66" w:rsidRPr="001E0803" w14:paraId="24D84A0C"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4F2819D" w14:textId="77777777" w:rsidR="007C5E66" w:rsidRPr="001E0803" w:rsidRDefault="007C5E66" w:rsidP="00282251">
            <w:pPr>
              <w:jc w:val="center"/>
              <w:rPr>
                <w:sz w:val="18"/>
                <w:szCs w:val="18"/>
              </w:rPr>
            </w:pPr>
          </w:p>
        </w:tc>
        <w:tc>
          <w:tcPr>
            <w:tcW w:w="2268" w:type="dxa"/>
            <w:gridSpan w:val="2"/>
          </w:tcPr>
          <w:p w14:paraId="26632F7D"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68" w:type="dxa"/>
            <w:gridSpan w:val="2"/>
          </w:tcPr>
          <w:p w14:paraId="4621A4E1"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68" w:type="dxa"/>
            <w:gridSpan w:val="2"/>
          </w:tcPr>
          <w:p w14:paraId="13BF16BF"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D54257" w:rsidRPr="001E0803" w14:paraId="6A70779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AD00732" w14:textId="77777777"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Strain</w:t>
            </w:r>
          </w:p>
          <w:p w14:paraId="4F23E35C" w14:textId="27B8CE7A"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Parameter</w:t>
            </w:r>
          </w:p>
        </w:tc>
        <w:tc>
          <w:tcPr>
            <w:tcW w:w="1134" w:type="dxa"/>
          </w:tcPr>
          <w:p w14:paraId="2ED630F7" w14:textId="4F6D022A"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1 (red)</w:t>
            </w:r>
          </w:p>
        </w:tc>
        <w:tc>
          <w:tcPr>
            <w:tcW w:w="1134" w:type="dxa"/>
          </w:tcPr>
          <w:p w14:paraId="6A2146D3" w14:textId="0F00C0B0"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2 (green)</w:t>
            </w:r>
          </w:p>
        </w:tc>
        <w:tc>
          <w:tcPr>
            <w:tcW w:w="1134" w:type="dxa"/>
          </w:tcPr>
          <w:p w14:paraId="19A6F75A" w14:textId="7D96FD4E"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1 (red)</w:t>
            </w:r>
          </w:p>
        </w:tc>
        <w:tc>
          <w:tcPr>
            <w:tcW w:w="1134" w:type="dxa"/>
          </w:tcPr>
          <w:p w14:paraId="356C0459" w14:textId="63B278D8"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2 (green)</w:t>
            </w:r>
          </w:p>
        </w:tc>
        <w:tc>
          <w:tcPr>
            <w:tcW w:w="1134" w:type="dxa"/>
          </w:tcPr>
          <w:p w14:paraId="0BEF9D35" w14:textId="0FD4ED55"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3 (red)</w:t>
            </w:r>
          </w:p>
        </w:tc>
        <w:tc>
          <w:tcPr>
            <w:tcW w:w="1134" w:type="dxa"/>
          </w:tcPr>
          <w:p w14:paraId="026EA9B0" w14:textId="534A89D4"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4 (green)</w:t>
            </w:r>
          </w:p>
        </w:tc>
      </w:tr>
      <w:tr w:rsidR="007C5E66" w:rsidRPr="001E0803" w14:paraId="725DB740"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D1598EC" w14:textId="77777777" w:rsidR="007C5E66" w:rsidRPr="0025569E" w:rsidRDefault="00880E6B"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
          <w:p w14:paraId="2098726C"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34" w:type="dxa"/>
          </w:tcPr>
          <w:p w14:paraId="136A672A"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34" w:type="dxa"/>
          </w:tcPr>
          <w:p w14:paraId="7404662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34" w:type="dxa"/>
          </w:tcPr>
          <w:p w14:paraId="67CF292D"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134" w:type="dxa"/>
          </w:tcPr>
          <w:p w14:paraId="116B82E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134" w:type="dxa"/>
          </w:tcPr>
          <w:p w14:paraId="6488E24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04BFCF3"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K</m:t>
                </m:r>
              </m:oMath>
            </m:oMathPara>
          </w:p>
        </w:tc>
        <w:tc>
          <w:tcPr>
            <w:tcW w:w="1134" w:type="dxa"/>
          </w:tcPr>
          <w:p w14:paraId="4E33C2EE"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34" w:type="dxa"/>
          </w:tcPr>
          <w:p w14:paraId="32C9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34" w:type="dxa"/>
          </w:tcPr>
          <w:p w14:paraId="09224DA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34" w:type="dxa"/>
          </w:tcPr>
          <w:p w14:paraId="040A9881"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134" w:type="dxa"/>
          </w:tcPr>
          <w:p w14:paraId="2589384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134" w:type="dxa"/>
          </w:tcPr>
          <w:p w14:paraId="1C3FA93F"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3A29F68"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r</m:t>
                </m:r>
              </m:oMath>
            </m:oMathPara>
          </w:p>
        </w:tc>
        <w:tc>
          <w:tcPr>
            <w:tcW w:w="1134" w:type="dxa"/>
          </w:tcPr>
          <w:p w14:paraId="10C9FAE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34" w:type="dxa"/>
          </w:tcPr>
          <w:p w14:paraId="2FAA2FA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34" w:type="dxa"/>
          </w:tcPr>
          <w:p w14:paraId="2EF2F01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34" w:type="dxa"/>
          </w:tcPr>
          <w:p w14:paraId="38F059D9"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134" w:type="dxa"/>
          </w:tcPr>
          <w:p w14:paraId="77B3B0F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34" w:type="dxa"/>
          </w:tcPr>
          <w:p w14:paraId="439923D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11C9667"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ν</m:t>
                </m:r>
              </m:oMath>
            </m:oMathPara>
          </w:p>
        </w:tc>
        <w:tc>
          <w:tcPr>
            <w:tcW w:w="1134" w:type="dxa"/>
          </w:tcPr>
          <w:p w14:paraId="00C2BC9F" w14:textId="77777777" w:rsidR="007C5E66" w:rsidRPr="0004145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41453">
              <w:rPr>
                <w:sz w:val="18"/>
                <w:szCs w:val="18"/>
              </w:rPr>
              <w:t>1*</w:t>
            </w:r>
          </w:p>
        </w:tc>
        <w:tc>
          <w:tcPr>
            <w:tcW w:w="1134" w:type="dxa"/>
          </w:tcPr>
          <w:p w14:paraId="49CAD303"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34" w:type="dxa"/>
          </w:tcPr>
          <w:p w14:paraId="050DFD3A"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34" w:type="dxa"/>
          </w:tcPr>
          <w:p w14:paraId="04B83E9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134" w:type="dxa"/>
          </w:tcPr>
          <w:p w14:paraId="2B44DF66"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134" w:type="dxa"/>
          </w:tcPr>
          <w:p w14:paraId="0C3B11AB"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
          <w:p w14:paraId="0BD6B033" w14:textId="77777777" w:rsidR="007C5E66" w:rsidRPr="0025569E" w:rsidRDefault="00880E6B"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
          <w:p w14:paraId="46324A53"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34" w:type="dxa"/>
            <w:tcBorders>
              <w:bottom w:val="nil"/>
            </w:tcBorders>
          </w:tcPr>
          <w:p w14:paraId="125A3C0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34" w:type="dxa"/>
            <w:tcBorders>
              <w:bottom w:val="nil"/>
            </w:tcBorders>
          </w:tcPr>
          <w:p w14:paraId="2ABDA54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487A21E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107392F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134" w:type="dxa"/>
            <w:tcBorders>
              <w:bottom w:val="nil"/>
            </w:tcBorders>
          </w:tcPr>
          <w:p w14:paraId="3CD9740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
          <w:p w14:paraId="60AE551A"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
          <w:p w14:paraId="1B03B8D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34" w:type="dxa"/>
            <w:tcBorders>
              <w:top w:val="nil"/>
              <w:bottom w:val="single" w:sz="4" w:space="0" w:color="auto"/>
            </w:tcBorders>
          </w:tcPr>
          <w:p w14:paraId="78D7B7C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34" w:type="dxa"/>
            <w:tcBorders>
              <w:top w:val="nil"/>
              <w:bottom w:val="single" w:sz="4" w:space="0" w:color="auto"/>
            </w:tcBorders>
          </w:tcPr>
          <w:p w14:paraId="06B1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746A279B"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277E5A33"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134" w:type="dxa"/>
            <w:tcBorders>
              <w:top w:val="nil"/>
              <w:bottom w:val="single" w:sz="4" w:space="0" w:color="auto"/>
            </w:tcBorders>
          </w:tcPr>
          <w:p w14:paraId="355717CA"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0A5F711F" w:rsidR="007C5E66" w:rsidRPr="009B1A45" w:rsidRDefault="007C5E66" w:rsidP="007C5E66">
      <w:pPr>
        <w:jc w:val="center"/>
        <w:rPr>
          <w:sz w:val="22"/>
          <w:szCs w:val="22"/>
        </w:rPr>
      </w:pPr>
      <w:r w:rsidRPr="009B1A45">
        <w:rPr>
          <w:sz w:val="22"/>
          <w:szCs w:val="22"/>
        </w:rPr>
        <w:t>* denotes fixed parameters</w:t>
      </w:r>
    </w:p>
    <w:p w14:paraId="0A5DDAEF" w14:textId="0A8370E8" w:rsidR="007C5E66" w:rsidRPr="009B1A45" w:rsidRDefault="007C5E66" w:rsidP="007C5E66">
      <w:pPr>
        <w:jc w:val="center"/>
        <w:rPr>
          <w:sz w:val="22"/>
          <w:szCs w:val="22"/>
        </w:rPr>
      </w:pPr>
      <w:r w:rsidRPr="009B1A45">
        <w:rPr>
          <w:sz w:val="22"/>
          <w:szCs w:val="22"/>
        </w:rPr>
        <w:t>- denotes invalid parameter values</w:t>
      </w:r>
    </w:p>
    <w:p w14:paraId="0EE2EEC4" w14:textId="77777777" w:rsidR="00282251" w:rsidRDefault="00282251"/>
    <w:sectPr w:rsidR="00282251" w:rsidSect="007C5E66">
      <w:headerReference w:type="even" r:id="rId28"/>
      <w:headerReference w:type="default" r:id="rId29"/>
      <w:footerReference w:type="even" r:id="rId30"/>
      <w:footerReference w:type="default" r:id="rId31"/>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F Cooper" w:date="2019-01-18T09:47:00Z" w:initials="tcooper">
    <w:p w14:paraId="528CD386" w14:textId="77777777" w:rsidR="00880E6B" w:rsidRDefault="00880E6B"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880E6B" w:rsidRDefault="00880E6B" w:rsidP="008C00A9">
      <w:pPr>
        <w:pStyle w:val="CommentText"/>
      </w:pPr>
    </w:p>
  </w:comment>
  <w:comment w:id="1" w:author="TF Cooper" w:date="2019-01-18T09:51:00Z" w:initials="tcooper">
    <w:p w14:paraId="0EE09FB3" w14:textId="77777777" w:rsidR="00880E6B" w:rsidRDefault="00880E6B" w:rsidP="008C00A9">
      <w:pPr>
        <w:pStyle w:val="CommentText"/>
      </w:pPr>
      <w:r>
        <w:rPr>
          <w:rStyle w:val="CommentReference"/>
        </w:rPr>
        <w:annotationRef/>
      </w:r>
      <w:r>
        <w:t>? or at least some indication of what kind of interpretation i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Ex w15:paraId="0EE09F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Id w16cid:paraId="0EE09FB3" w16cid:durableId="1FEC2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34827" w14:textId="77777777" w:rsidR="00090E90" w:rsidRDefault="00090E90">
      <w:pPr>
        <w:spacing w:line="240" w:lineRule="auto"/>
      </w:pPr>
      <w:r>
        <w:separator/>
      </w:r>
    </w:p>
  </w:endnote>
  <w:endnote w:type="continuationSeparator" w:id="0">
    <w:p w14:paraId="423107C0" w14:textId="77777777" w:rsidR="00090E90" w:rsidRDefault="00090E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880E6B" w:rsidRDefault="00880E6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880E6B" w:rsidRDefault="00880E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880E6B" w:rsidRDefault="00880E6B"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880E6B" w:rsidRDefault="00880E6B"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C602B" w14:textId="77777777" w:rsidR="00090E90" w:rsidRDefault="00090E90">
      <w:pPr>
        <w:spacing w:line="240" w:lineRule="auto"/>
      </w:pPr>
      <w:r>
        <w:separator/>
      </w:r>
    </w:p>
  </w:footnote>
  <w:footnote w:type="continuationSeparator" w:id="0">
    <w:p w14:paraId="51C81D78" w14:textId="77777777" w:rsidR="00090E90" w:rsidRDefault="00090E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880E6B" w:rsidRDefault="00880E6B"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5B813FAC" w:rsidR="00880E6B" w:rsidRDefault="00880E6B"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February 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90E90"/>
    <w:rsid w:val="000A2E15"/>
    <w:rsid w:val="000E36A2"/>
    <w:rsid w:val="001050EA"/>
    <w:rsid w:val="00153581"/>
    <w:rsid w:val="00183E8A"/>
    <w:rsid w:val="00200B54"/>
    <w:rsid w:val="0023159F"/>
    <w:rsid w:val="0025569E"/>
    <w:rsid w:val="0026707A"/>
    <w:rsid w:val="00282251"/>
    <w:rsid w:val="002E1970"/>
    <w:rsid w:val="003F186E"/>
    <w:rsid w:val="004D064A"/>
    <w:rsid w:val="004D48D3"/>
    <w:rsid w:val="00505F44"/>
    <w:rsid w:val="005744E1"/>
    <w:rsid w:val="00575468"/>
    <w:rsid w:val="005A0698"/>
    <w:rsid w:val="005B0259"/>
    <w:rsid w:val="00601928"/>
    <w:rsid w:val="0063203F"/>
    <w:rsid w:val="006455F8"/>
    <w:rsid w:val="00662866"/>
    <w:rsid w:val="00737B42"/>
    <w:rsid w:val="00746829"/>
    <w:rsid w:val="00776FEE"/>
    <w:rsid w:val="007C5E66"/>
    <w:rsid w:val="00825D88"/>
    <w:rsid w:val="00847D52"/>
    <w:rsid w:val="00880E6B"/>
    <w:rsid w:val="0089083C"/>
    <w:rsid w:val="008C00A9"/>
    <w:rsid w:val="0093323B"/>
    <w:rsid w:val="00955658"/>
    <w:rsid w:val="009B66A3"/>
    <w:rsid w:val="009F1ACC"/>
    <w:rsid w:val="00B219AA"/>
    <w:rsid w:val="00B24D46"/>
    <w:rsid w:val="00C552FE"/>
    <w:rsid w:val="00C66759"/>
    <w:rsid w:val="00C84171"/>
    <w:rsid w:val="00D54257"/>
    <w:rsid w:val="00E44E3A"/>
    <w:rsid w:val="00E47382"/>
    <w:rsid w:val="00E5156E"/>
    <w:rsid w:val="00E73880"/>
    <w:rsid w:val="00E92FEB"/>
    <w:rsid w:val="00F3329A"/>
    <w:rsid w:val="00F70DFB"/>
    <w:rsid w:val="00F854D4"/>
    <w:rsid w:val="00F862FF"/>
    <w:rsid w:val="00FC2538"/>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694D2-0763-C54C-BC11-2636B5CB0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9</Pages>
  <Words>33954</Words>
  <Characters>193543</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33</cp:revision>
  <dcterms:created xsi:type="dcterms:W3CDTF">2019-01-09T07:54:00Z</dcterms:created>
  <dcterms:modified xsi:type="dcterms:W3CDTF">2019-02-0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